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0707371C" w:rsidR="002E1770" w:rsidRDefault="002E1770" w:rsidP="002E1770">
      <w:pPr>
        <w:pStyle w:val="Heading3"/>
      </w:pPr>
      <w:r>
        <w:t>Time-restricted feeding</w:t>
      </w:r>
    </w:p>
    <w:p w14:paraId="3B65BFAC" w14:textId="0570CD81" w:rsidR="002E1770" w:rsidRDefault="004F1183" w:rsidP="002E1770">
      <w:pPr>
        <w:rPr>
          <w:rFonts w:cs="Times New Roman"/>
        </w:rPr>
      </w:pPr>
      <w:ins w:id="2" w:author="Dave Bridges" w:date="2019-11-27T09:28:00Z">
        <w:r>
          <w:rPr>
            <w:rFonts w:cs="Times New Roman"/>
            <w:noProof/>
          </w:rPr>
          <mc:AlternateContent>
            <mc:Choice Requires="wps">
              <w:drawing>
                <wp:anchor distT="0" distB="0" distL="114300" distR="114300" simplePos="0" relativeHeight="251660288" behindDoc="0" locked="0" layoutInCell="1" allowOverlap="1" wp14:anchorId="35DE9DC0" wp14:editId="16BF3861">
                  <wp:simplePos x="0" y="0"/>
                  <wp:positionH relativeFrom="column">
                    <wp:align>right</wp:align>
                  </wp:positionH>
                  <wp:positionV relativeFrom="paragraph">
                    <wp:posOffset>297158</wp:posOffset>
                  </wp:positionV>
                  <wp:extent cx="2029968" cy="2121408"/>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968" cy="2121408"/>
                          </a:xfrm>
                          <a:prstGeom prst="rect">
                            <a:avLst/>
                          </a:prstGeom>
                          <a:solidFill>
                            <a:schemeClr val="lt1"/>
                          </a:solidFill>
                          <a:ln w="6350">
                            <a:noFill/>
                          </a:ln>
                        </wps:spPr>
                        <wps:txb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108.65pt;margin-top:23.4pt;width:159.85pt;height:167.05pt;z-index:25166028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" fillcolor="white [3201]" stroked="f" strokeweight=".5pt">
                  <v:textbox>
                    <w:txbxContent>
                      <w:p w14:paraId="3E92F007" w14:textId="590B2119" w:rsidR="004F1183" w:rsidRDefault="004F1183">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1BA4AA94" w14:textId="2555085A" w:rsidR="004F1183" w:rsidRDefault="004F1183">
                        <w:r>
                          <w:t>Figure 1:</w:t>
                        </w:r>
                        <w:r w:rsidR="00FD2AF9">
                          <w:t xml:space="preserve"> Depicts popularity of “intermittent fasting” as a google search term from 2009-2019. </w:t>
                        </w:r>
                      </w:p>
                    </w:txbxContent>
                  </v:textbox>
                  <w10:wrap type="square" side="left"/>
                </v:shape>
              </w:pict>
            </mc:Fallback>
          </mc:AlternateContent>
        </w:r>
      </w:ins>
      <w:del w:id="3" w:author="Dave Bridges" w:date="2019-11-27T09:28:00Z">
        <w:r w:rsidDel="004F1183">
          <w:rPr>
            <w:rFonts w:cs="Times New Roman"/>
            <w:noProof/>
          </w:rPr>
          <w:drawing>
            <wp:anchor distT="0" distB="0" distL="114300" distR="114300" simplePos="0" relativeHeight="251658240" behindDoc="1" locked="0" layoutInCell="1" allowOverlap="1" wp14:anchorId="27AAC2A0" wp14:editId="54C926BF">
              <wp:simplePos x="0" y="0"/>
              <wp:positionH relativeFrom="column">
                <wp:posOffset>3841115</wp:posOffset>
              </wp:positionH>
              <wp:positionV relativeFrom="paragraph">
                <wp:posOffset>66040</wp:posOffset>
              </wp:positionV>
              <wp:extent cx="1864995" cy="1259205"/>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14:sizeRelH relativeFrom="page">
                <wp14:pctWidth>0</wp14:pctWidth>
              </wp14:sizeRelH>
              <wp14:sizeRelV relativeFrom="page">
                <wp14:pctHeight>0</wp14:pctHeight>
              </wp14:sizeRelV>
            </wp:anchor>
          </w:drawing>
        </w:r>
      </w:del>
      <w:r w:rsidR="00D87C20">
        <w:rPr>
          <w:rFonts w:cs="Times New Roman"/>
        </w:rPr>
        <w:t>Time-restricted feeding</w:t>
      </w:r>
      <w:ins w:id="4" w:author="Molly Carter" w:date="2019-12-12T17:59:00Z">
        <w:r w:rsidR="00EF245E">
          <w:rPr>
            <w:rFonts w:cs="Times New Roman"/>
          </w:rPr>
          <w:t xml:space="preserve">, </w:t>
        </w:r>
      </w:ins>
      <w:ins w:id="5" w:author="Molly Carter" w:date="2019-12-13T11:58:00Z">
        <w:r w:rsidR="00FD2AF9">
          <w:rPr>
            <w:rFonts w:cs="Times New Roman"/>
          </w:rPr>
          <w:t xml:space="preserve">meaning </w:t>
        </w:r>
      </w:ins>
      <w:ins w:id="6" w:author="Molly Carter" w:date="2019-12-13T12:01:00Z">
        <w:r w:rsidR="00FD4F3A">
          <w:rPr>
            <w:rFonts w:cs="Times New Roman"/>
          </w:rPr>
          <w:t>a designated and condensed period in which one consumes their daily calories (usually between 6-10 hours in le</w:t>
        </w:r>
      </w:ins>
      <w:ins w:id="7" w:author="Molly Carter" w:date="2019-12-13T12:06:00Z">
        <w:r w:rsidR="00500183">
          <w:rPr>
            <w:rFonts w:cs="Times New Roman"/>
          </w:rPr>
          <w:t>ng</w:t>
        </w:r>
      </w:ins>
      <w:ins w:id="8" w:author="Molly Carter" w:date="2019-12-13T12:01:00Z">
        <w:r w:rsidR="00FD4F3A">
          <w:rPr>
            <w:rFonts w:cs="Times New Roman"/>
          </w:rPr>
          <w:t>th)</w:t>
        </w:r>
      </w:ins>
      <w:ins w:id="9" w:author="Molly Carter" w:date="2019-12-13T12:02:00Z">
        <w:r w:rsidR="00FD4F3A">
          <w:rPr>
            <w:rFonts w:cs="Times New Roman"/>
          </w:rPr>
          <w:t xml:space="preserve">, </w:t>
        </w:r>
      </w:ins>
      <w:r w:rsidR="00D87C20">
        <w:rPr>
          <w:rFonts w:cs="Times New Roman"/>
        </w:rPr>
        <w:t>is a</w:t>
      </w:r>
      <w:ins w:id="10" w:author="Dave Bridges" w:date="2019-11-27T09:30:00Z">
        <w:r w:rsidR="002C32E9">
          <w:rPr>
            <w:rFonts w:cs="Times New Roman"/>
          </w:rPr>
          <w:t xml:space="preserve"> dietary</w:t>
        </w:r>
      </w:ins>
      <w:r w:rsidR="00D87C20">
        <w:rPr>
          <w:rFonts w:cs="Times New Roman"/>
        </w:rPr>
        <w:t xml:space="preserve"> </w:t>
      </w:r>
      <w:ins w:id="11" w:author="Molly Carter" w:date="2019-12-13T12:02:00Z">
        <w:r w:rsidR="00FD4F3A">
          <w:rPr>
            <w:rFonts w:cs="Times New Roman"/>
          </w:rPr>
          <w:t>strategy t</w:t>
        </w:r>
      </w:ins>
      <w:r w:rsidR="00D87C20">
        <w:rPr>
          <w:rFonts w:cs="Times New Roman"/>
        </w:rPr>
        <w:t>hat is gaining in</w:t>
      </w:r>
      <w:r w:rsidR="00C87264">
        <w:rPr>
          <w:rFonts w:cs="Times New Roman"/>
        </w:rPr>
        <w:t xml:space="preserve"> popular interest</w:t>
      </w:r>
      <w:ins w:id="12" w:author="Dave Bridges" w:date="2019-11-27T09:31:00Z">
        <w:r w:rsidR="002C32E9">
          <w:rPr>
            <w:rFonts w:cs="Times New Roman"/>
          </w:rPr>
          <w:t xml:space="preserve"> (Figure</w:t>
        </w:r>
      </w:ins>
      <w:r w:rsidR="00C87264">
        <w:rPr>
          <w:rFonts w:cs="Times New Roman"/>
        </w:rPr>
        <w:t xml:space="preserve"> 1</w:t>
      </w:r>
      <w:ins w:id="13" w:author="Dave Bridges" w:date="2019-11-27T09:31:00Z">
        <w:r w:rsidR="002C32E9">
          <w:rPr>
            <w:rFonts w:cs="Times New Roman"/>
          </w:rPr>
          <w:t>)</w:t>
        </w:r>
      </w:ins>
      <w:r w:rsidR="00D87C20">
        <w:rPr>
          <w:rFonts w:cs="Times New Roman"/>
        </w:rPr>
        <w:t xml:space="preserve">. </w:t>
      </w:r>
      <w:ins w:id="14" w:author="Molly Carter" w:date="2019-12-13T12:02:00Z">
        <w:r w:rsidR="00FD4F3A">
          <w:rPr>
            <w:rFonts w:cs="Times New Roman"/>
          </w:rPr>
          <w:t xml:space="preserve">This method is a modality to implement intermittent fasting, which is distinct from </w:t>
        </w:r>
      </w:ins>
      <w:ins w:id="15" w:author="Molly Carter" w:date="2019-12-13T12:06:00Z">
        <w:r w:rsidR="00500183">
          <w:rPr>
            <w:rFonts w:cs="Times New Roman"/>
          </w:rPr>
          <w:t xml:space="preserve">two other modalities, alternate day fasting (ADF) where an individual </w:t>
        </w:r>
      </w:ins>
      <w:ins w:id="16" w:author="Molly Carter" w:date="2019-12-13T12:09:00Z">
        <w:r w:rsidR="00654D03">
          <w:rPr>
            <w:rFonts w:cs="Times New Roman"/>
          </w:rPr>
          <w:t xml:space="preserve">alternates full days of fasting and </w:t>
        </w:r>
      </w:ins>
      <w:r w:rsidR="00654D03" w:rsidRPr="001A2B94">
        <w:rPr>
          <w:rFonts w:cs="Times New Roman"/>
          <w:i/>
        </w:rPr>
        <w:t>ad libitum</w:t>
      </w:r>
      <w:r w:rsidR="00654D03">
        <w:rPr>
          <w:rFonts w:cs="Times New Roman"/>
        </w:rPr>
        <w:t xml:space="preserve"> feeding, </w:t>
      </w:r>
      <w:r w:rsidR="00654D03" w:rsidRPr="00654D03">
        <w:rPr>
          <w:rFonts w:cs="Times New Roman"/>
          <w:highlight w:val="yellow"/>
          <w:rPrChange w:id="17" w:author="Molly Carter" w:date="2019-12-13T12:10:00Z">
            <w:rPr>
              <w:rFonts w:cs="Times New Roman"/>
            </w:rPr>
          </w:rPrChange>
        </w:rPr>
        <w:t>WHATEVER THE 3</w:t>
      </w:r>
      <w:r w:rsidR="00654D03" w:rsidRPr="00654D03">
        <w:rPr>
          <w:rFonts w:cs="Times New Roman"/>
          <w:highlight w:val="yellow"/>
          <w:vertAlign w:val="superscript"/>
          <w:rPrChange w:id="18" w:author="Molly Carter" w:date="2019-12-13T12:10:00Z">
            <w:rPr>
              <w:rFonts w:cs="Times New Roman"/>
            </w:rPr>
          </w:rPrChange>
        </w:rPr>
        <w:t>RD</w:t>
      </w:r>
      <w:r w:rsidR="00654D03" w:rsidRPr="00654D03">
        <w:rPr>
          <w:rFonts w:cs="Times New Roman"/>
          <w:highlight w:val="yellow"/>
          <w:rPrChange w:id="19" w:author="Molly Carter" w:date="2019-12-13T12:10:00Z">
            <w:rPr>
              <w:rFonts w:cs="Times New Roman"/>
            </w:rPr>
          </w:rPrChange>
        </w:rPr>
        <w:t xml:space="preserve"> TYPE IS I CAN NEVER REMEMBER</w:t>
      </w:r>
      <w:ins w:id="20" w:author="Molly Carter" w:date="2019-12-13T12:09:00Z">
        <w:r w:rsidR="00654D03">
          <w:rPr>
            <w:rFonts w:cs="Times New Roman"/>
          </w:rPr>
          <w:t xml:space="preserve">. and </w:t>
        </w:r>
      </w:ins>
      <w:ins w:id="21" w:author="Dave Bridges" w:date="2019-11-27T09:31:00Z">
        <w:r w:rsidR="002C32E9">
          <w:rPr>
            <w:rFonts w:cs="Times New Roman"/>
          </w:rPr>
          <w:t>Studies in humans have demonstrated improvements in insulin</w:t>
        </w:r>
      </w:ins>
      <w:r w:rsidR="002E1770">
        <w:rPr>
          <w:rFonts w:cs="Times New Roman"/>
        </w:rPr>
        <w:t xml:space="preserve"> sensitivity</w:t>
      </w:r>
      <w:ins w:id="22" w:author="Dave Bridges" w:date="2019-11-27T09:32:00Z">
        <w:r w:rsidR="002C32E9">
          <w:rPr>
            <w:rFonts w:cs="Times New Roman"/>
          </w:rPr>
          <w:t>, hypertens</w:t>
        </w:r>
      </w:ins>
      <w:ins w:id="23" w:author="Molly Carter" w:date="2019-12-13T12:06:00Z">
        <w:r w:rsidR="00500183">
          <w:rPr>
            <w:rFonts w:cs="Times New Roman"/>
          </w:rPr>
          <w:t>io</w:t>
        </w:r>
      </w:ins>
      <w:ins w:id="24" w:author="Dave Bridges" w:date="2019-11-27T09:32:00Z">
        <w:r w:rsidR="002C32E9">
          <w:rPr>
            <w:rFonts w:cs="Times New Roman"/>
          </w:rPr>
          <w:t>n</w:t>
        </w:r>
      </w:ins>
      <w:r w:rsidR="002E1770">
        <w:rPr>
          <w:rFonts w:cs="Times New Roman"/>
        </w:rPr>
        <w:t xml:space="preserve">, as well as other molecular markers of health </w:t>
      </w:r>
      <w:r w:rsidR="002E1770">
        <w:rPr>
          <w:rFonts w:cs="Times New Roman"/>
        </w:rPr>
        <w:fldChar w:fldCharType="begin"/>
      </w:r>
      <w:r w:rsidR="00581B4B">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w:t>
      </w:r>
      <w:proofErr w:type="spellStart"/>
      <w:r w:rsidR="001916B7">
        <w:rPr>
          <w:rFonts w:cs="Times New Roman"/>
        </w:rPr>
        <w:t>Halberg</w:t>
      </w:r>
      <w:proofErr w:type="spellEnd"/>
      <w:r w:rsidR="001916B7">
        <w:rPr>
          <w:rFonts w:cs="Times New Roman"/>
        </w:rPr>
        <w:t xml:space="preserve"> et al., 2005; </w:t>
      </w:r>
      <w:proofErr w:type="spellStart"/>
      <w:r w:rsidR="001916B7">
        <w:rPr>
          <w:rFonts w:cs="Times New Roman"/>
        </w:rPr>
        <w:t>Hatori</w:t>
      </w:r>
      <w:proofErr w:type="spellEnd"/>
      <w:r w:rsidR="001916B7">
        <w:rPr>
          <w:rFonts w:cs="Times New Roman"/>
        </w:rPr>
        <w:t xml:space="preserve"> et al., 2012; </w:t>
      </w:r>
      <w:proofErr w:type="spellStart"/>
      <w:r w:rsidR="001916B7">
        <w:rPr>
          <w:rFonts w:cs="Times New Roman"/>
        </w:rPr>
        <w:t>Kahleova</w:t>
      </w:r>
      <w:proofErr w:type="spellEnd"/>
      <w:r w:rsidR="001916B7">
        <w:rPr>
          <w:rFonts w:cs="Times New Roman"/>
        </w:rPr>
        <w:t xml:space="preserve">, </w:t>
      </w:r>
      <w:proofErr w:type="spellStart"/>
      <w:r w:rsidR="001916B7">
        <w:rPr>
          <w:rFonts w:cs="Times New Roman"/>
        </w:rPr>
        <w:t>Lloren</w:t>
      </w:r>
      <w:proofErr w:type="spellEnd"/>
      <w:r w:rsidR="001916B7">
        <w:rPr>
          <w:rFonts w:cs="Times New Roman"/>
        </w:rPr>
        <w:t xml:space="preserve">, </w:t>
      </w:r>
      <w:proofErr w:type="spellStart"/>
      <w:r w:rsidR="001916B7">
        <w:rPr>
          <w:rFonts w:cs="Times New Roman"/>
        </w:rPr>
        <w:t>Mashchak</w:t>
      </w:r>
      <w:proofErr w:type="spellEnd"/>
      <w:r w:rsidR="001916B7">
        <w:rPr>
          <w:rFonts w:cs="Times New Roman"/>
        </w:rPr>
        <w:t xml:space="preserve">, Hill, &amp; Fraser, 2017; Liu et al., 2019; n.d.; </w:t>
      </w:r>
      <w:proofErr w:type="spellStart"/>
      <w:r w:rsidR="001916B7">
        <w:rPr>
          <w:rFonts w:cs="Times New Roman"/>
        </w:rPr>
        <w:t>Ravussin</w:t>
      </w:r>
      <w:proofErr w:type="spellEnd"/>
      <w:r w:rsidR="001916B7">
        <w:rPr>
          <w:rFonts w:cs="Times New Roman"/>
        </w:rPr>
        <w:t xml:space="preserve">, </w:t>
      </w:r>
      <w:proofErr w:type="spellStart"/>
      <w:r w:rsidR="001916B7">
        <w:rPr>
          <w:rFonts w:cs="Times New Roman"/>
        </w:rPr>
        <w:t>Beyl</w:t>
      </w:r>
      <w:proofErr w:type="spellEnd"/>
      <w:r w:rsidR="001916B7">
        <w:rPr>
          <w:rFonts w:cs="Times New Roman"/>
        </w:rPr>
        <w:t xml:space="preserve">, </w:t>
      </w:r>
      <w:proofErr w:type="spellStart"/>
      <w:r w:rsidR="001916B7">
        <w:rPr>
          <w:rFonts w:cs="Times New Roman"/>
        </w:rPr>
        <w:t>Poggiogalle</w:t>
      </w:r>
      <w:proofErr w:type="spellEnd"/>
      <w:r w:rsidR="001916B7">
        <w:rPr>
          <w:rFonts w:cs="Times New Roman"/>
        </w:rPr>
        <w:t>, Hsia, &amp; Peterson, 2019; Sherman et al., 2012; Sutton et al., 2018; Woodie et al., 2018)</w:t>
      </w:r>
      <w:r w:rsidR="002E1770">
        <w:rPr>
          <w:rFonts w:cs="Times New Roman"/>
        </w:rPr>
        <w:fldChar w:fldCharType="end"/>
      </w:r>
      <w:r w:rsidR="002E1770">
        <w:rPr>
          <w:rFonts w:cs="Times New Roman"/>
        </w:rPr>
        <w:t xml:space="preserve">. </w:t>
      </w:r>
      <w:r w:rsidR="000B062D">
        <w:rPr>
          <w:rFonts w:cs="Times New Roman"/>
        </w:rPr>
        <w:t>An overview of rodent</w:t>
      </w:r>
      <w:r w:rsidR="002E1770">
        <w:rPr>
          <w:rFonts w:cs="Times New Roman"/>
        </w:rPr>
        <w:t xml:space="preserve"> models of TRF demonstrate metabolic improvements in insulin resistance without weight loss </w:t>
      </w:r>
      <w:r w:rsidR="002E1770">
        <w:rPr>
          <w:rFonts w:cs="Times New Roman"/>
        </w:rPr>
        <w:fldChar w:fldCharType="begin"/>
      </w:r>
      <w:r w:rsidR="00581B4B">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581B4B">
        <w:rPr>
          <w:rFonts w:cs="Times New Roman"/>
          <w:noProof/>
          <w:highlight w:val="yellow"/>
        </w:rPr>
        <w:t>(Hatori et al., 2012; Liu et al., 2019; Sherman et al., 2012; Woodie et al., 2018)</w:t>
      </w:r>
      <w:r w:rsidR="002E1770">
        <w:rPr>
          <w:rFonts w:cs="Times New Roman"/>
        </w:rPr>
        <w:fldChar w:fldCharType="end"/>
      </w:r>
      <w:r w:rsidR="000B062D">
        <w:rPr>
          <w:rFonts w:cs="Times New Roman"/>
        </w:rPr>
        <w:t>.  This</w:t>
      </w:r>
      <w:r w:rsidR="002E1770">
        <w:rPr>
          <w:rFonts w:cs="Times New Roman"/>
        </w:rPr>
        <w:t xml:space="preserve"> </w:t>
      </w:r>
      <w:r w:rsidR="000B062D">
        <w:rPr>
          <w:rFonts w:cs="Times New Roman"/>
        </w:rPr>
        <w:t xml:space="preserve">suggests </w:t>
      </w:r>
      <w:r w:rsidR="000B062D">
        <w:rPr>
          <w:rFonts w:cs="Times New Roman"/>
        </w:rPr>
        <w:t xml:space="preserve">that time-restricted feeding </w:t>
      </w:r>
      <w:r w:rsidR="002E1770">
        <w:rPr>
          <w:rFonts w:cs="Times New Roman"/>
        </w:rPr>
        <w:t>may be a</w:t>
      </w:r>
      <w:r w:rsidR="000B062D">
        <w:rPr>
          <w:rFonts w:cs="Times New Roman"/>
        </w:rPr>
        <w:t xml:space="preserve">n </w:t>
      </w:r>
      <w:r w:rsidR="002E1770">
        <w:rPr>
          <w:rFonts w:cs="Times New Roman"/>
        </w:rPr>
        <w:t xml:space="preserve">appropriate strategy for use in insulin resistant pregnant women. </w:t>
      </w:r>
      <w:r w:rsidR="00412002">
        <w:rPr>
          <w:rFonts w:cs="Times New Roman"/>
        </w:rPr>
        <w:t>T</w:t>
      </w:r>
      <w:r w:rsidR="002E1770">
        <w:rPr>
          <w:rFonts w:cs="Times New Roman"/>
        </w:rPr>
        <w:t xml:space="preserve">o date, no study has evaluated time-restricted feeding of normal chow in mouse pregnancy. Only one study of time restricted feeding during gestation </w:t>
      </w:r>
      <w:r w:rsidR="00412002">
        <w:rPr>
          <w:rFonts w:cs="Times New Roman"/>
        </w:rPr>
        <w:t>has been published</w:t>
      </w:r>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581B4B">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similar </w:t>
      </w:r>
      <w:r w:rsidR="00412002">
        <w:rPr>
          <w:rFonts w:cs="Times New Roman"/>
        </w:rPr>
        <w:t>caloric intake</w:t>
      </w:r>
      <w:r w:rsidR="002E1770">
        <w:rPr>
          <w:rFonts w:cs="Times New Roman"/>
        </w:rPr>
        <w:t xml:space="preserve"> consumed by both HFD-TRF and HFD-AL</w:t>
      </w:r>
      <w:r w:rsidR="00412002">
        <w:rPr>
          <w:rFonts w:cs="Times New Roman"/>
        </w:rPr>
        <w:t xml:space="preserve"> (</w:t>
      </w:r>
      <w:r w:rsidR="00412002" w:rsidRPr="00073767">
        <w:rPr>
          <w:rFonts w:cs="Times New Roman"/>
          <w:i/>
        </w:rPr>
        <w:t>ad libitum</w:t>
      </w:r>
      <w:r w:rsidR="00412002">
        <w:rPr>
          <w:rFonts w:cs="Times New Roman"/>
        </w:rPr>
        <w:t xml:space="preserve">) </w:t>
      </w:r>
      <w:r w:rsidR="002E1770">
        <w:rPr>
          <w:rFonts w:cs="Times New Roman"/>
        </w:rPr>
        <w:t>counterparts</w:t>
      </w:r>
      <w:r w:rsidR="00412002">
        <w:rPr>
          <w:rFonts w:cs="Times New Roman"/>
        </w:rPr>
        <w:t>, with</w:t>
      </w:r>
      <w:r w:rsidR="002E1770">
        <w:rPr>
          <w:rFonts w:cs="Times New Roman"/>
        </w:rPr>
        <w:t xml:space="preserve"> similar pre-pregnancy body weight gain between these groups. </w:t>
      </w:r>
      <w:r w:rsidR="00412002">
        <w:rPr>
          <w:rFonts w:cs="Times New Roman"/>
        </w:rPr>
        <w:t>This study did not evaluate body composition</w:t>
      </w:r>
      <w:r w:rsidR="002E1770">
        <w:rPr>
          <w:rFonts w:cs="Times New Roman"/>
        </w:rPr>
        <w:t>, and did not asses maternal insulin sensitivity or glycemi</w:t>
      </w:r>
      <w:r w:rsidR="00412002">
        <w:rPr>
          <w:rFonts w:cs="Times New Roman"/>
        </w:rPr>
        <w:t>c control</w:t>
      </w:r>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25" w:author="Molly Carter" w:date="2019-08-21T09:12:00Z"/>
        </w:rPr>
      </w:pPr>
    </w:p>
    <w:p w14:paraId="2576A777" w14:textId="4DF9AA94" w:rsidR="00C43ACC" w:rsidRDefault="00C43ACC" w:rsidP="00C43ACC">
      <w:pPr>
        <w:pStyle w:val="Heading3"/>
      </w:pPr>
      <w:commentRangeStart w:id="26"/>
      <w:commentRangeStart w:id="27"/>
      <w:r>
        <w:t>Pregnancy is a crit</w:t>
      </w:r>
      <w:r w:rsidR="00101BEE">
        <w:t>i</w:t>
      </w:r>
      <w:r>
        <w:t xml:space="preserve">cal time for </w:t>
      </w:r>
      <w:r w:rsidR="00101BEE">
        <w:t xml:space="preserve">maternal </w:t>
      </w:r>
      <w:r>
        <w:t>health and physiological adaptation</w:t>
      </w:r>
      <w:commentRangeEnd w:id="26"/>
      <w:r w:rsidR="0010288E">
        <w:rPr>
          <w:rStyle w:val="CommentReference"/>
          <w:rFonts w:ascii="Times New Roman" w:eastAsiaTheme="minorHAnsi" w:hAnsi="Times New Roman" w:cstheme="minorBidi"/>
          <w:color w:val="auto"/>
        </w:rPr>
        <w:commentReference w:id="26"/>
      </w:r>
      <w:commentRangeEnd w:id="27"/>
      <w:r w:rsidR="00073767">
        <w:rPr>
          <w:rStyle w:val="CommentReference"/>
          <w:rFonts w:ascii="Times New Roman" w:eastAsiaTheme="minorHAnsi" w:hAnsi="Times New Roman" w:cstheme="minorBidi"/>
          <w:color w:val="auto"/>
        </w:rPr>
        <w:commentReference w:id="27"/>
      </w:r>
    </w:p>
    <w:p w14:paraId="5D606E0D" w14:textId="25AA2A21" w:rsidR="00444E8B" w:rsidRDefault="005F78FD" w:rsidP="00330625">
      <w:pPr>
        <w:rPr>
          <w:rFonts w:cs="Times New Roman"/>
        </w:rPr>
      </w:pPr>
      <w:r>
        <w:rPr>
          <w:rFonts w:cs="Times New Roman"/>
        </w:rPr>
        <w:t>Nutrition</w:t>
      </w:r>
      <w:r w:rsidR="00E77202">
        <w:rPr>
          <w:rFonts w:cs="Times New Roman"/>
        </w:rPr>
        <w:t xml:space="preserve"> and nutrient restriction have been well studied in pregnancy</w:t>
      </w:r>
      <w:r w:rsidR="004241AB">
        <w:rPr>
          <w:rFonts w:cs="Times New Roman"/>
        </w:rPr>
        <w:t xml:space="preserve">. </w:t>
      </w:r>
      <w:ins w:id="28" w:author="Dave Bridges" w:date="2019-11-27T09:38:00Z">
        <w:r>
          <w:rPr>
            <w:rFonts w:cs="Times New Roman"/>
          </w:rPr>
          <w:t>D</w:t>
        </w:r>
      </w:ins>
      <w:r w:rsidR="00E77202">
        <w:rPr>
          <w:rFonts w:cs="Times New Roman"/>
        </w:rPr>
        <w:t xml:space="preserve">iet </w:t>
      </w:r>
      <w:r w:rsidR="006E5903">
        <w:rPr>
          <w:rFonts w:cs="Times New Roman"/>
        </w:rPr>
        <w:t>can modulate</w:t>
      </w:r>
      <w:r w:rsidR="00E77202">
        <w:rPr>
          <w:rFonts w:cs="Times New Roman"/>
        </w:rPr>
        <w:t xml:space="preserve"> not only offspring health, but also the health of the mother during</w:t>
      </w:r>
      <w:r w:rsidR="00A06EE7">
        <w:rPr>
          <w:rFonts w:cs="Times New Roman"/>
        </w:rPr>
        <w:t>, and long after gestation</w:t>
      </w:r>
      <w:r w:rsidR="00E77202">
        <w:rPr>
          <w:rFonts w:cs="Times New Roman"/>
        </w:rPr>
        <w:t xml:space="preserve"> (</w:t>
      </w:r>
      <w:r w:rsidR="002E1DE6">
        <w:rPr>
          <w:rFonts w:cs="Times New Roman"/>
        </w:rPr>
        <w:t xml:space="preserve">Walter, 2014; </w:t>
      </w:r>
      <w:r w:rsidR="00A06EE7">
        <w:rPr>
          <w:rFonts w:cs="Times New Roman"/>
        </w:rPr>
        <w:t>Donnelly, 2019</w:t>
      </w:r>
      <w:r w:rsidR="00E77202">
        <w:rPr>
          <w:rFonts w:cs="Times New Roman"/>
        </w:rPr>
        <w:t xml:space="preserve">). </w:t>
      </w:r>
      <w:r w:rsidR="00AC0193">
        <w:rPr>
          <w:rFonts w:cs="Times New Roman"/>
        </w:rPr>
        <w:t>One such study</w:t>
      </w:r>
      <w:ins w:id="29" w:author="Dave Bridges" w:date="2019-11-27T09:39:00Z">
        <w:r>
          <w:rPr>
            <w:rFonts w:cs="Times New Roman"/>
          </w:rPr>
          <w:t xml:space="preserve"> of maternal food restriction</w:t>
        </w:r>
      </w:ins>
      <w:r w:rsidR="00AC0193">
        <w:rPr>
          <w:rFonts w:cs="Times New Roman"/>
        </w:rPr>
        <w:t xml:space="preserve"> that is largely credited with the burgeoning of the </w:t>
      </w:r>
      <w:proofErr w:type="spellStart"/>
      <w:r w:rsidR="00AC0193">
        <w:rPr>
          <w:rFonts w:cs="Times New Roman"/>
        </w:rPr>
        <w:t>DOHaD</w:t>
      </w:r>
      <w:proofErr w:type="spellEnd"/>
      <w:r w:rsidR="00AC0193">
        <w:rPr>
          <w:rFonts w:cs="Times New Roman"/>
        </w:rPr>
        <w:t xml:space="preserve"> 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profound effect </w:t>
      </w:r>
      <w:r w:rsidR="00AC0193">
        <w:rPr>
          <w:rFonts w:cs="Times New Roman"/>
        </w:rPr>
        <w:t xml:space="preserve">on offspring </w:t>
      </w:r>
      <w:r w:rsidR="00073767">
        <w:rPr>
          <w:rFonts w:cs="Times New Roman"/>
        </w:rPr>
        <w:t xml:space="preserve">risk for obesity and cardiovascular disease later </w:t>
      </w:r>
      <w:r w:rsidR="00AC0193">
        <w:rPr>
          <w:rFonts w:cs="Times New Roman"/>
        </w:rPr>
        <w:t>in life</w:t>
      </w:r>
      <w:r w:rsidR="004241AB">
        <w:rPr>
          <w:rFonts w:cs="Times New Roman"/>
        </w:rPr>
        <w:t xml:space="preserve"> </w:t>
      </w:r>
      <w:r w:rsidR="004241AB">
        <w:rPr>
          <w:rFonts w:cs="Times New Roman"/>
        </w:rPr>
        <w:fldChar w:fldCharType="begin"/>
      </w:r>
      <w:r w:rsidR="00581B4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r w:rsidR="0010288E">
        <w:rPr>
          <w:rFonts w:cs="Times New Roman"/>
        </w:rPr>
        <w:t>Another example is</w:t>
      </w:r>
      <w:r w:rsidR="00AC0193">
        <w:rPr>
          <w:rFonts w:cs="Times New Roman"/>
        </w:rPr>
        <w:t xml:space="preserve"> </w:t>
      </w:r>
      <w:commentRangeStart w:id="30"/>
      <w:r w:rsidR="00AC0193">
        <w:rPr>
          <w:rFonts w:cs="Times New Roman"/>
        </w:rPr>
        <w:t>Ramadan fasting</w:t>
      </w:r>
      <w:commentRangeEnd w:id="30"/>
      <w:r w:rsidR="0010288E">
        <w:rPr>
          <w:rStyle w:val="CommentReference"/>
        </w:rPr>
        <w:commentReference w:id="30"/>
      </w:r>
      <w:r w:rsidR="00AC0193">
        <w:rPr>
          <w:rFonts w:cs="Times New Roman"/>
        </w:rPr>
        <w:t xml:space="preserve">. </w:t>
      </w:r>
      <w:r w:rsidR="00021622" w:rsidRPr="00021622">
        <w:rPr>
          <w:rFonts w:cs="Times New Roman"/>
        </w:rPr>
        <w:t xml:space="preserve">Ramadan fasting takes place over the course of a month in the Islam calendar. During Ramadan, all food and water consumption if confined to after sunset and before sunrise. In most cultures who practice Islam, there are two meals, one larger meal after sundown that breaks the fast, and one before sunrise that is smaller. </w:t>
      </w:r>
      <w:r w:rsidR="0010288E">
        <w:rPr>
          <w:rFonts w:cs="Times New Roman"/>
        </w:rPr>
        <w:t>Conception</w:t>
      </w:r>
      <w:r w:rsidR="00C87264">
        <w:rPr>
          <w:rFonts w:cs="Times New Roman"/>
        </w:rPr>
        <w:t xml:space="preserve"> and gestation during Ramadan fasting </w:t>
      </w:r>
      <w:r w:rsidR="0010288E">
        <w:rPr>
          <w:rFonts w:cs="Times New Roman"/>
        </w:rPr>
        <w:t xml:space="preserve">has been shown to </w:t>
      </w:r>
      <w:r w:rsidR="00021622">
        <w:rPr>
          <w:rFonts w:cs="Times New Roman"/>
        </w:rPr>
        <w:t xml:space="preserve">increase </w:t>
      </w:r>
      <w:r w:rsidR="0010288E">
        <w:rPr>
          <w:rFonts w:cs="Times New Roman"/>
        </w:rPr>
        <w:t>the</w:t>
      </w:r>
      <w:r w:rsidR="00C87264">
        <w:rPr>
          <w:rFonts w:cs="Times New Roman"/>
        </w:rPr>
        <w:t xml:space="preserve"> prevalence of low birth </w:t>
      </w:r>
      <w:r w:rsidR="00C87264">
        <w:rPr>
          <w:rFonts w:cs="Times New Roman"/>
        </w:rPr>
        <w:lastRenderedPageBreak/>
        <w:t>weight babies</w:t>
      </w:r>
      <w:r w:rsidR="0010288E">
        <w:rPr>
          <w:rFonts w:cs="Times New Roman"/>
        </w:rPr>
        <w:t xml:space="preserve"> in some </w:t>
      </w:r>
      <w:r w:rsidR="00C87264">
        <w:rPr>
          <w:rFonts w:cs="Times New Roman"/>
        </w:rPr>
        <w:fldChar w:fldCharType="begin"/>
      </w:r>
      <w:r w:rsidR="00581B4B">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r w:rsidR="0010288E">
        <w:rPr>
          <w:rFonts w:cs="Times New Roman"/>
        </w:rPr>
        <w:t xml:space="preserve"> but not all </w:t>
      </w:r>
      <w:r w:rsidR="00C87264">
        <w:rPr>
          <w:rFonts w:cs="Times New Roman"/>
        </w:rPr>
        <w:fldChar w:fldCharType="begin"/>
      </w:r>
      <w:r w:rsidR="00581B4B">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 xml:space="preserve">(Daley et al., 2017; </w:t>
      </w:r>
      <w:proofErr w:type="spellStart"/>
      <w:r w:rsidR="00C87264" w:rsidRPr="00C87264">
        <w:rPr>
          <w:rFonts w:cs="Times New Roman"/>
        </w:rPr>
        <w:t>Hızlı</w:t>
      </w:r>
      <w:proofErr w:type="spellEnd"/>
      <w:r w:rsidR="00C87264" w:rsidRPr="00C87264">
        <w:rPr>
          <w:rFonts w:cs="Times New Roman"/>
        </w:rPr>
        <w:t xml:space="preserve"> et al., 2012)</w:t>
      </w:r>
      <w:r w:rsidR="00C87264">
        <w:rPr>
          <w:rFonts w:cs="Times New Roman"/>
        </w:rPr>
        <w:fldChar w:fldCharType="end"/>
      </w:r>
      <w:r w:rsidR="0010288E">
        <w:rPr>
          <w:rFonts w:cs="Times New Roman"/>
        </w:rPr>
        <w:t xml:space="preserve"> reports</w:t>
      </w:r>
      <w:r w:rsidR="00C87264">
        <w:rPr>
          <w:rFonts w:cs="Times New Roman"/>
        </w:rPr>
        <w:t xml:space="preserve">. </w:t>
      </w:r>
    </w:p>
    <w:p w14:paraId="66892A15" w14:textId="77777777" w:rsidR="002C66B0" w:rsidRDefault="002C66B0" w:rsidP="00330625">
      <w:pPr>
        <w:rPr>
          <w:rFonts w:cs="Times New Roman"/>
        </w:rPr>
      </w:pPr>
    </w:p>
    <w:p w14:paraId="42C27E7F" w14:textId="3FF4E120"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r w:rsidR="0010288E">
        <w:rPr>
          <w:rFonts w:cs="Times New Roman"/>
        </w:rPr>
        <w:t xml:space="preserve">The physiological adaptations to pregnancy are thought to maximize nutrient availability for the fetus. </w:t>
      </w:r>
      <w:r>
        <w:rPr>
          <w:rFonts w:cs="Times New Roman"/>
        </w:rPr>
        <w:t xml:space="preserve">This  suggests there is a </w:t>
      </w:r>
      <w:r w:rsidR="0010288E">
        <w:rPr>
          <w:rFonts w:cs="Times New Roman"/>
        </w:rPr>
        <w:t>physiological mechanism</w:t>
      </w:r>
      <w:r>
        <w:rPr>
          <w:rFonts w:cs="Times New Roman"/>
        </w:rPr>
        <w:t xml:space="preserve"> to reassign</w:t>
      </w:r>
      <w:r w:rsidR="00A06EE7">
        <w:rPr>
          <w:rFonts w:cs="Times New Roman"/>
        </w:rPr>
        <w:t xml:space="preserve"> </w:t>
      </w:r>
      <w:r>
        <w:rPr>
          <w:rFonts w:cs="Times New Roman"/>
        </w:rPr>
        <w:t xml:space="preserve">the desired </w:t>
      </w:r>
      <w:r w:rsidR="0010288E">
        <w:rPr>
          <w:rFonts w:cs="Times New Roman"/>
        </w:rPr>
        <w:t xml:space="preserve">glycemic </w:t>
      </w:r>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p>
    <w:p w14:paraId="1E69FA8F" w14:textId="07F54E5E" w:rsidR="002C66B0" w:rsidRDefault="002C66B0" w:rsidP="00330625">
      <w:pPr>
        <w:rPr>
          <w:rFonts w:cs="Times New Roman"/>
        </w:rPr>
      </w:pPr>
    </w:p>
    <w:p w14:paraId="3607668F" w14:textId="1091AC05" w:rsidR="00C43ACC" w:rsidRDefault="00C43ACC" w:rsidP="00C43ACC">
      <w:pPr>
        <w:pStyle w:val="Heading3"/>
      </w:pPr>
      <w:r>
        <w:t>Insulin Resistance</w:t>
      </w:r>
      <w:r w:rsidR="00E85858">
        <w:t xml:space="preserve"> </w:t>
      </w:r>
    </w:p>
    <w:p w14:paraId="40E47575" w14:textId="3C0224AE" w:rsidR="00C43ACC" w:rsidRDefault="00B84507" w:rsidP="00330625">
      <w:pPr>
        <w:rPr>
          <w:rFonts w:cs="Times New Roman"/>
        </w:rPr>
      </w:pPr>
      <w:ins w:id="31" w:author="Dave Bridges" w:date="2019-11-27T09:43:00Z">
        <w:r>
          <w:rPr>
            <w:rFonts w:cs="Times New Roman"/>
            <w:noProof/>
          </w:rPr>
          <mc:AlternateContent>
            <mc:Choice Requires="wps">
              <w:drawing>
                <wp:anchor distT="0" distB="0" distL="114300" distR="114300" simplePos="0" relativeHeight="251662336" behindDoc="0" locked="0" layoutInCell="1" allowOverlap="1" wp14:anchorId="13F78E3C" wp14:editId="6ED7DC2F">
                  <wp:simplePos x="0" y="0"/>
                  <wp:positionH relativeFrom="column">
                    <wp:posOffset>3747770</wp:posOffset>
                  </wp:positionH>
                  <wp:positionV relativeFrom="paragraph">
                    <wp:posOffset>54610</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2">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AD53E73" w:rsidR="00B84507" w:rsidRDefault="00B84507" w:rsidP="00B84507">
                              <w:r>
                                <w:t xml:space="preserve">Figure 2: </w:t>
                              </w:r>
                              <w:r w:rsidR="00021622">
                                <w:t xml:space="preserve">Pregnancy induced insulin resistance in </w:t>
                              </w:r>
                              <w:r w:rsidR="00581B4B">
                                <w:t xml:space="preserve">age-matched pregnant and non-pregnant </w:t>
                              </w:r>
                              <w:r w:rsidR="00021622">
                                <w:t xml:space="preserve">femal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295.1pt;margin-top:4.3pt;width:159.8pt;height:16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" fillcolor="white [3201]" stroked="f" strokeweight=".5pt">
                  <v:textbox>
                    <w:txbxContent>
                      <w:p w14:paraId="3B1233A6" w14:textId="254B3D75" w:rsidR="00B84507" w:rsidRDefault="00357F32" w:rsidP="00B84507">
                        <w:r>
                          <w:rPr>
                            <w:noProof/>
                          </w:rPr>
                          <w:drawing>
                            <wp:inline distT="0" distB="0" distL="0" distR="0" wp14:anchorId="4E9A5646" wp14:editId="2220F3FF">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2">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44544916" w14:textId="5AD53E73" w:rsidR="00B84507" w:rsidRDefault="00B84507" w:rsidP="00B84507">
                        <w:r>
                          <w:t xml:space="preserve">Figure 2: </w:t>
                        </w:r>
                        <w:r w:rsidR="00021622">
                          <w:t xml:space="preserve">Pregnancy induced insulin resistance in </w:t>
                        </w:r>
                        <w:r w:rsidR="00581B4B">
                          <w:t xml:space="preserve">age-matched pregnant and non-pregnant </w:t>
                        </w:r>
                        <w:r w:rsidR="00021622">
                          <w:t xml:space="preserve">females. </w:t>
                        </w:r>
                      </w:p>
                    </w:txbxContent>
                  </v:textbox>
                  <w10:wrap type="square" side="left"/>
                </v:shape>
              </w:pict>
            </mc:Fallback>
          </mc:AlternateContent>
        </w:r>
      </w:ins>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581B4B">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581B4B">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ins w:id="32" w:author="Dave Bridges" w:date="2019-11-27T09:59:00Z">
        <w:r w:rsidR="00EA2AB9">
          <w:rPr>
            <w:rFonts w:cs="Times New Roman"/>
          </w:rPr>
          <w:t>I have shown that pregnant</w:t>
        </w:r>
      </w:ins>
      <w:ins w:id="33" w:author="Dave Bridges" w:date="2019-11-27T10:00:00Z">
        <w:r w:rsidR="00EA2AB9">
          <w:rPr>
            <w:rFonts w:cs="Times New Roman"/>
          </w:rPr>
          <w:t xml:space="preserve"> mice have insulin resistance but not hyperglycemia</w:t>
        </w:r>
        <w:r w:rsidR="00223C1D">
          <w:rPr>
            <w:rFonts w:cs="Times New Roman"/>
          </w:rPr>
          <w:t xml:space="preserve"> as evaluated by an insulin tolerance test (Figure 2)</w:t>
        </w:r>
      </w:ins>
      <w:ins w:id="34" w:author="Dave Bridges" w:date="2019-11-27T10:01:00Z">
        <w:r w:rsidR="00544A0A">
          <w:rPr>
            <w:rFonts w:cs="Times New Roman"/>
          </w:rPr>
          <w:t xml:space="preserve"> demonstrating that mice are a tractable system to evaluate pregnancy-associated insulin resistance.  This is consistent with </w:t>
        </w:r>
        <w:commentRangeStart w:id="35"/>
        <w:r w:rsidR="00544A0A">
          <w:rPr>
            <w:rFonts w:cs="Times New Roman"/>
          </w:rPr>
          <w:t xml:space="preserve">previous </w:t>
        </w:r>
        <w:commentRangeEnd w:id="35"/>
        <w:r w:rsidR="00544A0A">
          <w:rPr>
            <w:rStyle w:val="CommentReference"/>
          </w:rPr>
          <w:commentReference w:id="35"/>
        </w:r>
        <w:r w:rsidR="00544A0A">
          <w:rPr>
            <w:rFonts w:cs="Times New Roman"/>
          </w:rPr>
          <w:t>work on pregnant rodents</w:t>
        </w:r>
      </w:ins>
      <w:r w:rsidR="00581B4B">
        <w:rPr>
          <w:rFonts w:cs="Times New Roman"/>
        </w:rPr>
        <w:t xml:space="preserve"> </w:t>
      </w:r>
      <w:r w:rsidR="00581B4B">
        <w:rPr>
          <w:rFonts w:cs="Times New Roman"/>
        </w:rPr>
        <w:fldChar w:fldCharType="begin"/>
      </w:r>
      <w:r w:rsidR="00581B4B">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81B4B">
        <w:rPr>
          <w:rFonts w:cs="Times New Roman"/>
        </w:rPr>
        <w:fldChar w:fldCharType="separate"/>
      </w:r>
      <w:r w:rsidR="00581B4B">
        <w:rPr>
          <w:rFonts w:cs="Times New Roman"/>
          <w:noProof/>
        </w:rPr>
        <w:t>(S. R. Ladyman, Carter, &amp; Grattan, 2018; Musial et al., 2016)</w:t>
      </w:r>
      <w:r w:rsidR="00581B4B">
        <w:rPr>
          <w:rFonts w:cs="Times New Roman"/>
        </w:rPr>
        <w:fldChar w:fldCharType="end"/>
      </w:r>
      <w:ins w:id="36" w:author="Dave Bridges" w:date="2019-11-27T10:01:00Z">
        <w:r w:rsidR="00544A0A">
          <w:rPr>
            <w:rFonts w:cs="Times New Roman"/>
          </w:rPr>
          <w:t>.</w:t>
        </w:r>
      </w:ins>
    </w:p>
    <w:p w14:paraId="31383455" w14:textId="77777777" w:rsidR="002C66B0" w:rsidRDefault="002C66B0" w:rsidP="00330625">
      <w:pPr>
        <w:rPr>
          <w:rFonts w:cs="Times New Roman"/>
        </w:rPr>
      </w:pPr>
    </w:p>
    <w:p w14:paraId="60D5141D" w14:textId="1621D91E" w:rsidR="00C43ACC" w:rsidRDefault="00D80880" w:rsidP="00C43ACC">
      <w:pPr>
        <w:pStyle w:val="Heading3"/>
      </w:pPr>
      <w:commentRangeStart w:id="37"/>
      <w:r>
        <w:t>Gestational w</w:t>
      </w:r>
      <w:r w:rsidR="00C43ACC">
        <w:t>eight gain</w:t>
      </w:r>
      <w:r>
        <w:t xml:space="preserve"> and </w:t>
      </w:r>
      <w:ins w:id="38" w:author="Dave Bridges" w:date="2019-11-27T09:47:00Z">
        <w:r w:rsidR="00D357A3">
          <w:t>f</w:t>
        </w:r>
      </w:ins>
      <w:r w:rsidR="00C43ACC">
        <w:t>ood intake</w:t>
      </w:r>
      <w:commentRangeEnd w:id="37"/>
      <w:r w:rsidR="00D357A3">
        <w:rPr>
          <w:rStyle w:val="CommentReference"/>
          <w:rFonts w:ascii="Times New Roman" w:eastAsiaTheme="minorHAnsi" w:hAnsi="Times New Roman" w:cstheme="minorBidi"/>
          <w:color w:val="auto"/>
        </w:rPr>
        <w:commentReference w:id="37"/>
      </w:r>
    </w:p>
    <w:p w14:paraId="5DBE1F94" w14:textId="7D187929"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w:t>
      </w:r>
      <w:ins w:id="39" w:author="Dave Bridges" w:date="2019-11-27T09:47:00Z">
        <w:r w:rsidR="00D357A3">
          <w:rPr>
            <w:rFonts w:cs="Times New Roman"/>
          </w:rPr>
          <w:t xml:space="preserve">Institute of Medicine </w:t>
        </w:r>
      </w:ins>
      <w:r>
        <w:rPr>
          <w:rFonts w:cs="Times New Roman"/>
        </w:rPr>
        <w:t xml:space="preserve">recommended amount of weight to gain is based on pre-pregnancy body mass index (BMI) </w:t>
      </w:r>
      <w:r w:rsidR="003E43D9">
        <w:rPr>
          <w:rFonts w:cs="Times New Roman"/>
        </w:rPr>
        <w:fldChar w:fldCharType="begin"/>
      </w:r>
      <w:r w:rsidR="00581B4B">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 xml:space="preserve">uring gestation appears to be highly prevalent, </w:t>
      </w:r>
      <w:r w:rsidR="00D357A3">
        <w:rPr>
          <w:rFonts w:cs="Times New Roman"/>
        </w:rPr>
        <w:t>approximately</w:t>
      </w:r>
      <w:r w:rsidR="00074954">
        <w:rPr>
          <w:rFonts w:cs="Times New Roman"/>
        </w:rPr>
        <w:t xml:space="preserve"> 47% of sampled women</w:t>
      </w:r>
      <w:r w:rsidR="00A358A3">
        <w:rPr>
          <w:rFonts w:cs="Times New Roman"/>
        </w:rPr>
        <w:t xml:space="preserve"> </w:t>
      </w:r>
      <w:r w:rsidR="004B030F">
        <w:rPr>
          <w:rFonts w:cs="Times New Roman"/>
        </w:rPr>
        <w:fldChar w:fldCharType="begin"/>
      </w:r>
      <w:r w:rsidR="00581B4B">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581B4B">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w:t>
      </w:r>
      <w:r w:rsidR="00D357A3">
        <w:rPr>
          <w:rFonts w:cs="Times New Roman"/>
        </w:rPr>
        <w:t xml:space="preserve"> also</w:t>
      </w:r>
      <w:r w:rsidR="00D34749">
        <w:rPr>
          <w:rFonts w:cs="Times New Roman"/>
        </w:rPr>
        <w:t xml:space="preserve">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0A6CB6A6" w:rsidR="006D1DC0" w:rsidRDefault="00D357A3" w:rsidP="00A33C49">
      <w:pPr>
        <w:rPr>
          <w:ins w:id="40" w:author="Dave Bridges" w:date="2019-11-27T09:50:00Z"/>
        </w:rPr>
      </w:pPr>
      <w:r>
        <w:t>Energy intake is both ingestion of food, as well as the efficiency by which energy is absorbed</w:t>
      </w:r>
      <w:r w:rsidR="00EB550A">
        <w:t xml:space="preserve">. </w:t>
      </w:r>
      <w:r w:rsidR="00FC1A73">
        <w:t>Digestive efficiency many change as a function of genotype</w:t>
      </w:r>
      <w:r w:rsidR="00155E45">
        <w:t xml:space="preserve">, physiological state, or diet. </w:t>
      </w:r>
      <w:r>
        <w:lastRenderedPageBreak/>
        <w:t>P</w:t>
      </w:r>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581B4B">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xml:space="preserve">. It has also been </w:t>
      </w:r>
      <w:r w:rsidR="005C5E25">
        <w:rPr>
          <w:noProof/>
        </w:rPr>
        <mc:AlternateContent>
          <mc:Choice Requires="wps">
            <w:drawing>
              <wp:anchor distT="0" distB="0" distL="114300" distR="114300" simplePos="0" relativeHeight="251663360" behindDoc="0" locked="0" layoutInCell="1" allowOverlap="1" wp14:anchorId="0A651ED7" wp14:editId="4425FD6A">
                <wp:simplePos x="0" y="0"/>
                <wp:positionH relativeFrom="column">
                  <wp:posOffset>4716076</wp:posOffset>
                </wp:positionH>
                <wp:positionV relativeFrom="paragraph">
                  <wp:posOffset>641985</wp:posOffset>
                </wp:positionV>
                <wp:extent cx="2054860" cy="1837690"/>
                <wp:effectExtent l="0" t="0" r="2540" b="3810"/>
                <wp:wrapSquare wrapText="bothSides"/>
                <wp:docPr id="8" name="Text Box 8"/>
                <wp:cNvGraphicFramePr/>
                <a:graphic xmlns:a="http://schemas.openxmlformats.org/drawingml/2006/main">
                  <a:graphicData uri="http://schemas.microsoft.com/office/word/2010/wordprocessingShape">
                    <wps:wsp>
                      <wps:cNvSpPr txBox="1"/>
                      <wps:spPr>
                        <a:xfrm>
                          <a:off x="0" y="0"/>
                          <a:ext cx="2054860" cy="1837690"/>
                        </a:xfrm>
                        <a:prstGeom prst="rect">
                          <a:avLst/>
                        </a:prstGeom>
                        <a:solidFill>
                          <a:schemeClr val="lt1"/>
                        </a:solidFill>
                        <a:ln w="6350">
                          <a:noFill/>
                        </a:ln>
                      </wps:spPr>
                      <wps:txbx>
                        <w:txbxContent>
                          <w:p w14:paraId="7F0A1D0E" w14:textId="77777777" w:rsidR="004B2282" w:rsidRDefault="004B2282"/>
                          <w:p w14:paraId="2C84C0A9" w14:textId="54B008EC" w:rsidR="004B2282" w:rsidRDefault="001B5451">
                            <w:r>
                              <w:rPr>
                                <w:noProof/>
                              </w:rPr>
                              <w:drawing>
                                <wp:inline distT="0" distB="0" distL="0" distR="0" wp14:anchorId="753DA6E6" wp14:editId="2BF50D2E">
                                  <wp:extent cx="2055137" cy="1139930"/>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jpg"/>
                                          <pic:cNvPicPr/>
                                        </pic:nvPicPr>
                                        <pic:blipFill>
                                          <a:blip r:embed="rId13">
                                            <a:extLst>
                                              <a:ext uri="{28A0092B-C50C-407E-A947-70E740481C1C}">
                                                <a14:useLocalDpi xmlns:a14="http://schemas.microsoft.com/office/drawing/2010/main" val="0"/>
                                              </a:ext>
                                            </a:extLst>
                                          </a:blip>
                                          <a:stretch>
                                            <a:fillRect/>
                                          </a:stretch>
                                        </pic:blipFill>
                                        <pic:spPr>
                                          <a:xfrm>
                                            <a:off x="0" y="0"/>
                                            <a:ext cx="2076412" cy="1151731"/>
                                          </a:xfrm>
                                          <a:prstGeom prst="rect">
                                            <a:avLst/>
                                          </a:prstGeom>
                                        </pic:spPr>
                                      </pic:pic>
                                    </a:graphicData>
                                  </a:graphic>
                                </wp:inline>
                              </w:drawing>
                            </w:r>
                          </w:p>
                          <w:p w14:paraId="5CDB8495" w14:textId="0C0D8C84" w:rsidR="004B2282" w:rsidRDefault="004B2282">
                            <w:r>
                              <w:t>Figure 3:</w:t>
                            </w:r>
                            <w:r w:rsidR="005C5E25">
                              <w:t xml:space="preserve"> Depicts the specific aims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51ED7" id="Text Box 8" o:spid="_x0000_s1028" type="#_x0000_t202" style="position:absolute;margin-left:371.35pt;margin-top:50.55pt;width:161.8pt;height:144.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" fillcolor="white [3201]" stroked="f" strokeweight=".5pt">
                <v:textbox>
                  <w:txbxContent>
                    <w:p w14:paraId="7F0A1D0E" w14:textId="77777777" w:rsidR="004B2282" w:rsidRDefault="004B2282"/>
                    <w:p w14:paraId="2C84C0A9" w14:textId="54B008EC" w:rsidR="004B2282" w:rsidRDefault="001B5451">
                      <w:r>
                        <w:rPr>
                          <w:noProof/>
                        </w:rPr>
                        <w:drawing>
                          <wp:inline distT="0" distB="0" distL="0" distR="0" wp14:anchorId="753DA6E6" wp14:editId="2BF50D2E">
                            <wp:extent cx="2055137" cy="1139930"/>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 Diagram.jpg"/>
                                    <pic:cNvPicPr/>
                                  </pic:nvPicPr>
                                  <pic:blipFill>
                                    <a:blip r:embed="rId13">
                                      <a:extLst>
                                        <a:ext uri="{28A0092B-C50C-407E-A947-70E740481C1C}">
                                          <a14:useLocalDpi xmlns:a14="http://schemas.microsoft.com/office/drawing/2010/main" val="0"/>
                                        </a:ext>
                                      </a:extLst>
                                    </a:blip>
                                    <a:stretch>
                                      <a:fillRect/>
                                    </a:stretch>
                                  </pic:blipFill>
                                  <pic:spPr>
                                    <a:xfrm>
                                      <a:off x="0" y="0"/>
                                      <a:ext cx="2076412" cy="1151731"/>
                                    </a:xfrm>
                                    <a:prstGeom prst="rect">
                                      <a:avLst/>
                                    </a:prstGeom>
                                  </pic:spPr>
                                </pic:pic>
                              </a:graphicData>
                            </a:graphic>
                          </wp:inline>
                        </w:drawing>
                      </w:r>
                    </w:p>
                    <w:p w14:paraId="5CDB8495" w14:textId="0C0D8C84" w:rsidR="004B2282" w:rsidRDefault="004B2282">
                      <w:r>
                        <w:t>Figure 3:</w:t>
                      </w:r>
                      <w:r w:rsidR="005C5E25">
                        <w:t xml:space="preserve"> Depicts the specific aims of this dissertation work</w:t>
                      </w:r>
                    </w:p>
                  </w:txbxContent>
                </v:textbox>
                <w10:wrap type="square"/>
              </v:shape>
            </w:pict>
          </mc:Fallback>
        </mc:AlternateContent>
      </w:r>
      <w:r w:rsidR="00155E45">
        <w:t>demonstrated that timing of food is sufficient to entrain the circadian system</w:t>
      </w:r>
      <w:r w:rsidR="00DF1B2B">
        <w:t xml:space="preserve"> </w:t>
      </w:r>
      <w:commentRangeStart w:id="41"/>
      <w:r w:rsidR="00DF1B2B">
        <w:fldChar w:fldCharType="begin"/>
      </w:r>
      <w:r w:rsidR="008F5BEA">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8F5BEA">
        <w:rPr>
          <w:noProof/>
        </w:rPr>
        <w:t>(Chaix, Lin, Le, Chang, &amp; Panda, 2019; Sherman et al., 2012)</w:t>
      </w:r>
      <w:r w:rsidR="00DF1B2B">
        <w:fldChar w:fldCharType="end"/>
      </w:r>
      <w:commentRangeEnd w:id="41"/>
      <w:r w:rsidR="004C7236">
        <w:rPr>
          <w:rStyle w:val="CommentReference"/>
        </w:rPr>
        <w:commentReference w:id="41"/>
      </w:r>
      <w:r w:rsidR="00DF1B2B">
        <w:t xml:space="preserve">. </w:t>
      </w:r>
    </w:p>
    <w:p w14:paraId="3AD1CD2E" w14:textId="56F31800" w:rsidR="0082283C" w:rsidRDefault="0082283C" w:rsidP="00A33C49">
      <w:pPr>
        <w:rPr>
          <w:ins w:id="42" w:author="Dave Bridges" w:date="2019-11-27T09:50:00Z"/>
        </w:rPr>
      </w:pPr>
    </w:p>
    <w:p w14:paraId="64EB5586" w14:textId="1068884F" w:rsidR="0082283C" w:rsidRDefault="0082283C" w:rsidP="00A33C49">
      <w:ins w:id="43" w:author="Dave Bridges" w:date="2019-11-27T09:50:00Z">
        <w:r>
          <w:t>Based on the importance of gestational health</w:t>
        </w:r>
      </w:ins>
      <w:ins w:id="44" w:author="Dave Bridges" w:date="2019-11-27T09:51:00Z">
        <w:r>
          <w:t xml:space="preserve"> on the mother</w:t>
        </w:r>
      </w:ins>
      <w:ins w:id="45" w:author="Dave Bridges" w:date="2019-11-27T09:52:00Z">
        <w:r>
          <w:t xml:space="preserve"> and child</w:t>
        </w:r>
      </w:ins>
      <w:ins w:id="46" w:author="Dave Bridges" w:date="2019-11-27T09:51:00Z">
        <w:r>
          <w:t>, and the effectiveness and popularity</w:t>
        </w:r>
      </w:ins>
      <w:ins w:id="47" w:author="Dave Bridges" w:date="2019-11-27T09:52:00Z">
        <w:r>
          <w:t xml:space="preserve"> and effectiveness</w:t>
        </w:r>
      </w:ins>
      <w:ins w:id="48" w:author="Dave Bridges" w:date="2019-11-27T09:51:00Z">
        <w:r>
          <w:t xml:space="preserve"> of time-restricted </w:t>
        </w:r>
      </w:ins>
      <w:ins w:id="49" w:author="Dave Bridges" w:date="2019-11-27T09:52:00Z">
        <w:r>
          <w:t xml:space="preserve">feeding, it is tempting to speculate that this could be a potential intervention during pregnancy.  There are a substantial gaps in our knowledge of </w:t>
        </w:r>
      </w:ins>
      <w:ins w:id="50" w:author="Dave Bridges" w:date="2019-11-27T09:53:00Z">
        <w:r>
          <w:t>the physiology of TRF during pregnancy, and the mechanisms connecting it to maternal glycemia.</w:t>
        </w:r>
      </w:ins>
      <w:ins w:id="51" w:author="Dave Bridges" w:date="2019-11-27T09:52:00Z">
        <w:r>
          <w:t xml:space="preserve"> </w:t>
        </w:r>
      </w:ins>
      <w:commentRangeStart w:id="52"/>
      <w:ins w:id="53" w:author="Dave Bridges" w:date="2019-11-27T09:53:00Z">
        <w:r>
          <w:t xml:space="preserve">This </w:t>
        </w:r>
      </w:ins>
      <w:ins w:id="54" w:author="Dave Bridges" w:date="2019-11-27T09:55:00Z">
        <w:r w:rsidR="0070023E">
          <w:t>chapter</w:t>
        </w:r>
      </w:ins>
      <w:ins w:id="55" w:author="Dave Bridges" w:date="2019-11-27T09:53:00Z">
        <w:r>
          <w:t xml:space="preserve"> will use a rodent model of eTRF to </w:t>
        </w:r>
      </w:ins>
      <w:ins w:id="56" w:author="Dave Bridges" w:date="2019-11-27T09:54:00Z">
        <w:r>
          <w:t>determine effects on</w:t>
        </w:r>
      </w:ins>
      <w:ins w:id="57" w:author="Dave Bridges" w:date="2019-11-27T09:53:00Z">
        <w:r>
          <w:t xml:space="preserve"> maternal ferti</w:t>
        </w:r>
      </w:ins>
      <w:ins w:id="58" w:author="Dave Bridges" w:date="2019-11-27T09:54:00Z">
        <w:r>
          <w:t xml:space="preserve">lity, </w:t>
        </w:r>
      </w:ins>
      <w:ins w:id="59" w:author="Dave Bridges" w:date="2019-11-27T09:53:00Z">
        <w:r>
          <w:t>food intake, body composition,</w:t>
        </w:r>
      </w:ins>
      <w:ins w:id="60" w:author="Dave Bridges" w:date="2019-11-27T09:54:00Z">
        <w:r>
          <w:t xml:space="preserve"> and glycemia</w:t>
        </w:r>
      </w:ins>
      <w:commentRangeEnd w:id="52"/>
      <w:r w:rsidR="005C5E25">
        <w:rPr>
          <w:rStyle w:val="CommentReference"/>
        </w:rPr>
        <w:commentReference w:id="52"/>
      </w:r>
    </w:p>
    <w:p w14:paraId="0BBC5B5B" w14:textId="77777777" w:rsidR="00A33C49" w:rsidRDefault="00A33C49" w:rsidP="00A33C49"/>
    <w:p w14:paraId="6B37A3E6" w14:textId="5F0AE7A1" w:rsidR="006D1DC0" w:rsidRDefault="006D1DC0" w:rsidP="00D95E7B">
      <w:pPr>
        <w:pStyle w:val="Heading2"/>
      </w:pPr>
      <w:r>
        <w:t xml:space="preserve">Aim 1.1 </w:t>
      </w:r>
      <w:r w:rsidR="004241AB">
        <w:t xml:space="preserve"> Assess the effects of eTRF on female f</w:t>
      </w:r>
      <w:r>
        <w:t xml:space="preserve">ertility </w:t>
      </w:r>
    </w:p>
    <w:p w14:paraId="6C79B80B" w14:textId="244953E5" w:rsidR="0004750C" w:rsidRDefault="00826EBC" w:rsidP="001B306C">
      <w:pPr>
        <w:ind w:firstLine="720"/>
        <w:rPr>
          <w:rFonts w:eastAsia="Times New Roman" w:cs="Times New Roman"/>
          <w:color w:val="000000"/>
        </w:rPr>
      </w:pPr>
      <w:commentRangeStart w:id="61"/>
      <w:commentRangeStart w:id="62"/>
      <w:r w:rsidRPr="00826EBC">
        <w:rPr>
          <w:rFonts w:eastAsia="Times New Roman" w:cs="Times New Roman"/>
          <w:color w:val="000000"/>
        </w:rPr>
        <w:t>Fertility represents yet another biological function that demonstrates circadian rhythm</w:t>
      </w:r>
      <w:ins w:id="63"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commentRangeStart w:id="64"/>
      <w:r w:rsidRPr="00826EBC">
        <w:rPr>
          <w:rFonts w:eastAsia="Times New Roman" w:cs="Times New Roman"/>
          <w:color w:val="000000"/>
        </w:rPr>
        <w:t xml:space="preserve">modulate </w:t>
      </w:r>
      <w:commentRangeEnd w:id="64"/>
      <w:r w:rsidR="00A456E6">
        <w:rPr>
          <w:rStyle w:val="CommentReference"/>
        </w:rPr>
        <w:commentReference w:id="64"/>
      </w:r>
      <w:r w:rsidRPr="00826EBC">
        <w:rPr>
          <w:rFonts w:eastAsia="Times New Roman" w:cs="Times New Roman"/>
          <w:color w:val="000000"/>
        </w:rPr>
        <w:t>fertility and fecundity</w:t>
      </w:r>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ins w:id="65"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container-title":"Seminars in Reproductive Medicine","DOI":"10.1055/s-0036-1571354","ISSN":"1526-8004, 1526-4564","issue":"2","journalAbbreviation":"Semin Reprod Med","language":"en","page":"74-82","source":"www.thieme-connect.com","title":"Fixed or Rotating Night Shift Work Undertaken by Women: Implications for Fertility and Miscarriage","title-short":"Fixed or Rotating Night Shift Work Undertaken by Women","volume":"34","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xml:space="preserve">. Furthermore, defining the exposure of shift work makes studies in humans difficult to compare. In general, </w:t>
      </w:r>
      <w:proofErr w:type="spellStart"/>
      <w:r w:rsidRPr="00826EBC">
        <w:rPr>
          <w:rFonts w:eastAsia="Times New Roman" w:cs="Times New Roman"/>
          <w:color w:val="000000"/>
        </w:rPr>
        <w:t>Fernadez</w:t>
      </w:r>
      <w:proofErr w:type="spellEnd"/>
      <w:r w:rsidRPr="00826EBC">
        <w:rPr>
          <w:rFonts w:eastAsia="Times New Roman" w:cs="Times New Roman"/>
          <w:color w:val="000000"/>
        </w:rPr>
        <w:t xml:space="preserve">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container-title":"Seminars in Reproductive Medicine","DOI":"10.1055/s-0036-1571354","ISSN":"1526-8004, 1526-4564","issue":"2","journalAbbreviation":"Semin Reprod Med","language":"en","page":"74-82","source":"www.thieme-connect.com","title":"Fixed or Rotating Night Shift Work Undertaken by Women: Implications for Fertility and Miscarriage","title-short":"Fixed or Rotating Night Shift Work Undertaken by Women","volume":"34","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0707B24" w14:textId="2D435FEA" w:rsidR="00820FC6" w:rsidRDefault="0004750C" w:rsidP="0004750C">
      <w:pPr>
        <w:ind w:firstLine="720"/>
        <w:rPr>
          <w:ins w:id="66" w:author="Dave Bridges" w:date="2019-11-27T09:58:00Z"/>
          <w:rFonts w:eastAsia="Times New Roman" w:cs="Times New Roman"/>
          <w:color w:val="000000"/>
        </w:rPr>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581B4B">
        <w:rPr>
          <w:rFonts w:ascii="Cambria Math" w:eastAsia="Times New Roman" w:hAnsi="Cambria Math" w:cs="Cambria Math"/>
          <w:color w:val="000000"/>
        </w:rPr>
        <w:instrText>‐</w:instrText>
      </w:r>
      <w:r w:rsidR="00581B4B">
        <w:rPr>
          <w:rFonts w:eastAsia="Times New Roman" w:cs="Times New Roman"/>
          <w:color w:val="000000"/>
        </w:rPr>
        <w:instrText>Ferre","given":"M."},{"family":"Torres</w:instrText>
      </w:r>
      <w:r w:rsidR="00581B4B">
        <w:rPr>
          <w:rFonts w:ascii="Cambria Math" w:eastAsia="Times New Roman" w:hAnsi="Cambria Math" w:cs="Cambria Math"/>
          <w:color w:val="000000"/>
        </w:rPr>
        <w:instrText>‐</w:instrText>
      </w:r>
      <w:r w:rsidR="00581B4B">
        <w:rPr>
          <w:rFonts w:eastAsia="Times New Roman" w:cs="Times New Roman"/>
          <w:color w:val="000000"/>
        </w:rPr>
        <w:instrText xml:space="preserve">Farfan","given":"C."}],"issued":{"date-parts":[["2018"]]}}},{"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ins w:id="67" w:author="Dave Bridges" w:date="2019-11-27T10:03:00Z">
        <w:r w:rsidR="00717393">
          <w:rPr>
            <w:rFonts w:eastAsia="Times New Roman" w:cs="Times New Roman"/>
            <w:color w:val="000000"/>
          </w:rPr>
          <w:t xml:space="preserve"> </w:t>
        </w:r>
      </w:ins>
      <w:r>
        <w:rPr>
          <w:rFonts w:eastAsia="Times New Roman" w:cs="Times New Roman"/>
          <w:color w:val="000000"/>
        </w:rPr>
        <w:fldChar w:fldCharType="begin"/>
      </w:r>
      <w:r w:rsidR="00581B4B">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tori et al., 2012; Pan &amp; Hussain, 2009; Sherman et al., 2012; Swamy et al., 2018)</w:t>
      </w:r>
      <w:r>
        <w:rPr>
          <w:rFonts w:eastAsia="Times New Roman" w:cs="Times New Roman"/>
          <w:color w:val="000000"/>
        </w:rPr>
        <w:fldChar w:fldCharType="end"/>
      </w:r>
      <w:r>
        <w:rPr>
          <w:rFonts w:eastAsia="Times New Roman" w:cs="Times New Roman"/>
          <w:color w:val="000000"/>
        </w:rPr>
        <w:t>, the effects of timed feeding on fertility have not been examined except in models of chrono-disruption</w:t>
      </w:r>
      <w:commentRangeEnd w:id="61"/>
      <w:r w:rsidR="00BD46A4">
        <w:rPr>
          <w:rStyle w:val="CommentReference"/>
        </w:rPr>
        <w:commentReference w:id="61"/>
      </w:r>
      <w:commentRangeEnd w:id="62"/>
      <w:r w:rsidR="00820FC6">
        <w:rPr>
          <w:rStyle w:val="CommentReference"/>
        </w:rPr>
        <w:commentReference w:id="62"/>
      </w:r>
      <w:r>
        <w:rPr>
          <w:rFonts w:eastAsia="Times New Roman" w:cs="Times New Roman"/>
          <w:color w:val="000000"/>
        </w:rPr>
        <w:t xml:space="preserve">. </w:t>
      </w:r>
    </w:p>
    <w:p w14:paraId="65AAE872" w14:textId="77777777" w:rsidR="00717393" w:rsidRDefault="00717393" w:rsidP="00820FC6">
      <w:pPr>
        <w:ind w:firstLine="720"/>
        <w:rPr>
          <w:ins w:id="68" w:author="Dave Bridges" w:date="2019-11-27T10:05:00Z"/>
          <w:rFonts w:eastAsia="Times New Roman" w:cs="Times New Roman"/>
          <w:color w:val="000000"/>
        </w:rPr>
      </w:pPr>
    </w:p>
    <w:p w14:paraId="113D416D" w14:textId="061E34DE" w:rsidR="00031589" w:rsidRDefault="00717393" w:rsidP="00820FC6">
      <w:pPr>
        <w:ind w:firstLine="720"/>
      </w:pPr>
      <w:ins w:id="69" w:author="Dave Bridges" w:date="2019-11-27T10:05:00Z">
        <w:r>
          <w:rPr>
            <w:rFonts w:eastAsia="Times New Roman" w:cs="Times New Roman"/>
            <w:color w:val="000000"/>
          </w:rPr>
          <w:t>While</w:t>
        </w:r>
      </w:ins>
      <w:ins w:id="70" w:author="Dave Bridges" w:date="2019-11-27T09:58:00Z">
        <w:r w:rsidR="00820FC6">
          <w:rPr>
            <w:rFonts w:eastAsia="Times New Roman" w:cs="Times New Roman"/>
            <w:color w:val="000000"/>
          </w:rPr>
          <w:t xml:space="preserve"> this is not the main focus of my dissertation, our study will evaluate whether eTRF prior to pregnancy affects likelihood of conception.</w:t>
        </w:r>
      </w:ins>
      <w:r w:rsidR="00031589">
        <w:t xml:space="preserve"> </w:t>
      </w:r>
      <w:ins w:id="71" w:author="Dave Bridges" w:date="2019-11-27T10:05:00Z">
        <w:r>
          <w:t xml:space="preserve">Previous reports </w:t>
        </w:r>
      </w:ins>
      <w:commentRangeStart w:id="72"/>
      <w:r w:rsidR="00031589">
        <w:t>This</w:t>
      </w:r>
      <w:commentRangeEnd w:id="72"/>
      <w:r>
        <w:rPr>
          <w:rStyle w:val="CommentReference"/>
        </w:rPr>
        <w:commentReference w:id="72"/>
      </w:r>
      <w:r w:rsidR="00031589">
        <w:t xml:space="preserve"> will first be done b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 xml:space="preserve">both before and during the </w:t>
      </w:r>
      <w:r w:rsidR="00031589">
        <w:lastRenderedPageBreak/>
        <w:t xml:space="preserve">initial exposure to </w:t>
      </w:r>
      <w:commentRangeStart w:id="73"/>
      <w:r w:rsidR="00031589">
        <w:t>eTRF</w:t>
      </w:r>
      <w:commentRangeEnd w:id="73"/>
      <w:r w:rsidR="00820FC6">
        <w:rPr>
          <w:rStyle w:val="CommentReference"/>
        </w:rPr>
        <w:commentReference w:id="73"/>
      </w:r>
      <w:r w:rsidR="0004750C">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I expect that fertility will not be compromised by eTRF treatment.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74"/>
      <w:r w:rsidRPr="00414BFB">
        <w:rPr>
          <w:b/>
          <w:sz w:val="28"/>
          <w:szCs w:val="28"/>
        </w:rPr>
        <w:t>insulin resistance of pregnanc</w:t>
      </w:r>
      <w:r w:rsidR="00C9633A">
        <w:rPr>
          <w:b/>
          <w:sz w:val="28"/>
          <w:szCs w:val="28"/>
        </w:rPr>
        <w:t>y</w:t>
      </w:r>
      <w:commentRangeEnd w:id="74"/>
      <w:r w:rsidR="00CC2456">
        <w:rPr>
          <w:rStyle w:val="CommentReference"/>
        </w:rPr>
        <w:commentReference w:id="74"/>
      </w:r>
    </w:p>
    <w:p w14:paraId="222F0920" w14:textId="5B6B24D9" w:rsidR="00A33C49" w:rsidRDefault="00A33C49" w:rsidP="00414BFB">
      <w:pPr>
        <w:rPr>
          <w:ins w:id="75" w:author="Dave Bridges" w:date="2019-11-27T09:56:00Z"/>
        </w:rPr>
      </w:pPr>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bookmarkStart w:id="76" w:name="_GoBack"/>
    </w:p>
    <w:bookmarkEnd w:id="76"/>
    <w:p w14:paraId="378E6AD7" w14:textId="77777777" w:rsidR="00BD46A4" w:rsidRDefault="00BD46A4" w:rsidP="00414BFB"/>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70DF4E0"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5158E43F"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w:t>
      </w:r>
      <w:r>
        <w:lastRenderedPageBreak/>
        <w:t xml:space="preserve">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7100A493"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sidR="00581B4B">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7A04FBB7"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sidR="00581B4B">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77"/>
      <w:r>
        <w:rPr>
          <w:rFonts w:cs="Times New Roman"/>
        </w:rPr>
        <w:t xml:space="preserve">RER </w:t>
      </w:r>
      <w:commentRangeEnd w:id="77"/>
      <w:r>
        <w:rPr>
          <w:rStyle w:val="CommentReference"/>
        </w:rPr>
        <w:commentReference w:id="77"/>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0498BE9B"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w:t>
      </w:r>
      <w:r>
        <w:lastRenderedPageBreak/>
        <w:t>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4C99ACE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581B4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eTRF in pregnancy will result in greater</w:t>
      </w:r>
      <w:r w:rsidR="004638BC" w:rsidRPr="00D817DF">
        <w:rPr>
          <w:rFonts w:cs="Times New Roman"/>
        </w:rPr>
        <w:t xml:space="preserve"> insulin sensitivity </w:t>
      </w:r>
      <w:r w:rsidR="008A29BB" w:rsidRPr="00D817DF">
        <w:rPr>
          <w:rFonts w:cs="Times New Roman"/>
        </w:rPr>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46FC7BBC" w:rsidR="0053627B" w:rsidRDefault="00C0263D" w:rsidP="00B6593C">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eTRF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fail to explain the effects of eTRF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r w:rsidR="00A33C49" w:rsidRPr="00074954">
        <w:rPr>
          <w:rFonts w:cs="Times New Roman"/>
        </w:rPr>
        <w:t xml:space="preserve">eTRF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A7A3D4D"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w:t>
      </w:r>
      <w:r>
        <w:rPr>
          <w:rFonts w:cs="Times New Roman"/>
        </w:rPr>
        <w:lastRenderedPageBreak/>
        <w:t>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641B7392"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both of which are seen in eTR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To test the role of insulin in the effects of eTRF, serum insulin will be measured in both eTRF and AL dams and compared. I hypothesize</w:t>
      </w:r>
      <w:r w:rsidR="0042416C">
        <w:t xml:space="preserve"> that insulin secretion will be reduced in eTRF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78" w:name="_Toc16185296"/>
      <w:r>
        <w:br/>
      </w:r>
      <w:r w:rsidR="00926E95" w:rsidRPr="00F96DB1">
        <w:t>Methods:</w:t>
      </w:r>
      <w:bookmarkEnd w:id="78"/>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79" w:name="_Toc16185297"/>
      <w:r w:rsidRPr="00F96DB1">
        <w:t>Animals:</w:t>
      </w:r>
      <w:bookmarkEnd w:id="79"/>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w:t>
      </w:r>
      <w:r w:rsidR="004E1444" w:rsidRPr="00F96DB1">
        <w:rPr>
          <w:rFonts w:cs="Times New Roman"/>
        </w:rPr>
        <w:lastRenderedPageBreak/>
        <w:t xml:space="preserve">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80" w:name="_Toc16185298"/>
      <w:r w:rsidRPr="00F96DB1">
        <w:t>Mating:</w:t>
      </w:r>
      <w:bookmarkEnd w:id="80"/>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81" w:name="_Toc16185299"/>
      <w:r w:rsidRPr="00F96DB1">
        <w:t>Body Composition:</w:t>
      </w:r>
      <w:bookmarkEnd w:id="81"/>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82" w:name="_Toc16185300"/>
      <w:r w:rsidRPr="00F96DB1">
        <w:t>Insulin Sensitivity:</w:t>
      </w:r>
      <w:bookmarkEnd w:id="82"/>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83"/>
      <w:proofErr w:type="spellStart"/>
      <w:r w:rsidRPr="004469CF">
        <w:rPr>
          <w:rFonts w:cs="Times New Roman"/>
          <w:i/>
        </w:rPr>
        <w:t>Hyperinsulinemic</w:t>
      </w:r>
      <w:proofErr w:type="spellEnd"/>
      <w:r w:rsidRPr="004469CF">
        <w:rPr>
          <w:rFonts w:cs="Times New Roman"/>
          <w:i/>
        </w:rPr>
        <w:t>-euglycemic clamp:</w:t>
      </w:r>
      <w:commentRangeEnd w:id="83"/>
      <w:r w:rsidR="00BF51D2">
        <w:rPr>
          <w:rStyle w:val="CommentReference"/>
        </w:rPr>
        <w:commentReference w:id="83"/>
      </w:r>
    </w:p>
    <w:p w14:paraId="787C6F91" w14:textId="6D7322B8"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581B4B">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collection-title":"Methods in Molecular Biology","container-title":"Type 2 Diabetes: Methods and Protocols","event-place":"Totowa, NJ","ISBN":"978-1-59745-448-3","language":"en","note":"DOI: 10.1007/978-1-59745-448-3_15","page":"221-238","publisher":"Humana Press","publisher-place":"Totowa, NJ","source":"Springer Link","title":"Hyperinsulinemic–Euglycemic Clamp to Assess Insulin Sensitivity In Vivo","URL":"https://doi.org/10.1007/978-1-59745-448-3_15","author":[{"family":"Kim","given":"Jason K."}],"editor":[{"family":"Stocker","given":"Claire"}],"accessed":{"date-parts":[["2019",8,16]]},"issued":{"date-parts":[["2009"]]}}}],"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0E32915F" w:rsidR="00C50689" w:rsidRPr="00C50689" w:rsidRDefault="00F628D5" w:rsidP="00C50689">
      <w:r>
        <w:t>Fasting blood glucose will be assessed with a tail vein blood collection and a glucometer immediately preceding the insulin tolerance test. However, a</w:t>
      </w:r>
      <w:r w:rsidR="00DF1B2B">
        <w:t xml:space="preserve">s Jamshed and colleagues have previously demonstrated, the use of continuous glucose monitoring may demonstrate more significant trends in glycemia that static blood glucose and terminal blood glucose measurement </w:t>
      </w:r>
      <w:r w:rsidR="00DF1B2B">
        <w:lastRenderedPageBreak/>
        <w:t>are able to capture</w:t>
      </w:r>
      <w:r w:rsidR="00CC2456">
        <w:t xml:space="preserve"> </w:t>
      </w:r>
      <w:r w:rsidR="00DF1B2B">
        <w:fldChar w:fldCharType="begin"/>
      </w:r>
      <w:r w:rsidR="00581B4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84" w:name="_Toc16185301"/>
    </w:p>
    <w:p w14:paraId="4CA93DEF" w14:textId="31655D08" w:rsidR="00926E95" w:rsidRPr="00F96DB1" w:rsidRDefault="00926E95" w:rsidP="00B67A65">
      <w:pPr>
        <w:pStyle w:val="Heading3"/>
      </w:pPr>
      <w:r w:rsidRPr="00F96DB1">
        <w:t>Energy Expenditure:</w:t>
      </w:r>
      <w:bookmarkEnd w:id="84"/>
    </w:p>
    <w:p w14:paraId="13B9E7E6" w14:textId="373B5191" w:rsidR="00926E95" w:rsidRPr="00F96DB1" w:rsidRDefault="002D7DCD" w:rsidP="00926E95">
      <w:pPr>
        <w:rPr>
          <w:rFonts w:cs="Times New Roman"/>
        </w:rPr>
      </w:pPr>
      <w:commentRangeStart w:id="85"/>
      <w:commentRangeStart w:id="86"/>
      <w:r>
        <w:rPr>
          <w:rFonts w:cs="Times New Roman"/>
        </w:rPr>
        <w:t>CLAMS</w:t>
      </w:r>
      <w:commentRangeEnd w:id="85"/>
      <w:r w:rsidR="00C50689">
        <w:rPr>
          <w:rStyle w:val="CommentReference"/>
        </w:rPr>
        <w:commentReference w:id="85"/>
      </w:r>
      <w:commentRangeEnd w:id="86"/>
      <w:r w:rsidR="00F628D5">
        <w:rPr>
          <w:rStyle w:val="CommentReference"/>
        </w:rPr>
        <w:commentReference w:id="86"/>
      </w:r>
    </w:p>
    <w:p w14:paraId="5E020F83" w14:textId="77777777" w:rsidR="00926E95" w:rsidRPr="00F96DB1" w:rsidRDefault="00926E95" w:rsidP="00B67A65">
      <w:pPr>
        <w:pStyle w:val="Heading3"/>
      </w:pPr>
      <w:bookmarkStart w:id="87" w:name="_Toc16185302"/>
      <w:r w:rsidRPr="00F96DB1">
        <w:t>Digestive Physiology:</w:t>
      </w:r>
      <w:bookmarkEnd w:id="87"/>
    </w:p>
    <w:p w14:paraId="28CFB8DE" w14:textId="5A4C2886" w:rsidR="00976A3C" w:rsidRDefault="0057571A" w:rsidP="00926E95">
      <w:pPr>
        <w:rPr>
          <w:rFonts w:cs="Times New Roman"/>
          <w:i/>
        </w:rPr>
      </w:pPr>
      <w:r>
        <w:rPr>
          <w:rFonts w:cs="Times New Roman"/>
          <w:i/>
        </w:rP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88"/>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88"/>
      <w:r w:rsidR="00C428FD">
        <w:rPr>
          <w:rStyle w:val="CommentReference"/>
        </w:rPr>
        <w:commentReference w:id="88"/>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w:t>
      </w:r>
      <w:r w:rsidR="00F21DE2">
        <w:rPr>
          <w:rStyle w:val="SubtleEmphasis"/>
          <w:i w:val="0"/>
          <w:color w:val="000000" w:themeColor="text1"/>
        </w:rPr>
        <w:t>l</w:t>
      </w:r>
      <w:r>
        <w:rPr>
          <w:rStyle w:val="SubtleEmphasis"/>
          <w:i w:val="0"/>
          <w:color w:val="000000" w:themeColor="text1"/>
        </w:rPr>
        <w:t>lates</w:t>
      </w:r>
      <w:proofErr w:type="spell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064413E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581B4B">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 xml:space="preserve">(Weber, </w:t>
      </w:r>
      <w:proofErr w:type="spellStart"/>
      <w:r w:rsidRPr="00F21DE2">
        <w:rPr>
          <w:rFonts w:cs="Times New Roman"/>
          <w:color w:val="000000"/>
        </w:rPr>
        <w:t>Algers</w:t>
      </w:r>
      <w:proofErr w:type="spellEnd"/>
      <w:r w:rsidRPr="00F21DE2">
        <w:rPr>
          <w:rFonts w:cs="Times New Roman"/>
          <w:color w:val="000000"/>
        </w:rPr>
        <w:t xml:space="preserve">, </w:t>
      </w:r>
      <w:proofErr w:type="spellStart"/>
      <w:r w:rsidRPr="00F21DE2">
        <w:rPr>
          <w:rFonts w:cs="Times New Roman"/>
          <w:color w:val="000000"/>
        </w:rPr>
        <w:t>Würbel</w:t>
      </w:r>
      <w:proofErr w:type="spellEnd"/>
      <w:r w:rsidRPr="00F21DE2">
        <w:rPr>
          <w:rFonts w:cs="Times New Roman"/>
          <w:color w:val="000000"/>
        </w:rPr>
        <w:t xml:space="preserve">, Hultgren, &amp; </w:t>
      </w:r>
      <w:r w:rsidRPr="00F21DE2">
        <w:rPr>
          <w:rFonts w:cs="Times New Roman"/>
          <w:color w:val="000000"/>
        </w:rPr>
        <w:lastRenderedPageBreak/>
        <w:t>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5350D662" w14:textId="6F6593F1" w:rsidR="00A06EE7" w:rsidRPr="00A06EE7" w:rsidRDefault="00581B4B" w:rsidP="00725CF0">
      <w:pPr>
        <w:rPr>
          <w:rStyle w:val="SubtleEmphasis"/>
          <w:i w:val="0"/>
        </w:rPr>
      </w:pPr>
      <w:r>
        <w:rPr>
          <w:rFonts w:cs="Times New Roman"/>
          <w:color w:val="808080"/>
        </w:rPr>
        <w:lastRenderedPageBreak/>
        <w:t xml:space="preserve"> </w:t>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27" w:author="Molly Carter" w:date="2019-12-16T14:42:00Z" w:initials="MC">
    <w:p w14:paraId="2E487631" w14:textId="2DB23F20" w:rsidR="00073767" w:rsidRDefault="00073767">
      <w:pPr>
        <w:pStyle w:val="CommentText"/>
      </w:pPr>
      <w:r>
        <w:rPr>
          <w:rStyle w:val="CommentReference"/>
        </w:rPr>
        <w:annotationRef/>
      </w:r>
      <w:r>
        <w:t xml:space="preserve">I have an intro to </w:t>
      </w:r>
      <w:proofErr w:type="spellStart"/>
      <w:r>
        <w:t>dohad</w:t>
      </w:r>
      <w:proofErr w:type="spellEnd"/>
      <w:r>
        <w:t xml:space="preserve"> and nutrient restriction in the background of aim 2. I will combine all the backgrounds sections together. I have them separated out just because as I wrote the portions for the aims, I’d add at the top when I knew something needed to be introduced. If that makes sense. </w:t>
      </w:r>
    </w:p>
  </w:comment>
  <w:comment w:id="30" w:author="Dave Bridges" w:date="2019-11-27T09:40:00Z" w:initials="DB">
    <w:p w14:paraId="73171A4F" w14:textId="0DD38614" w:rsidR="0010288E" w:rsidRDefault="0010288E">
      <w:pPr>
        <w:pStyle w:val="CommentText"/>
      </w:pPr>
      <w:r>
        <w:rPr>
          <w:rStyle w:val="CommentReference"/>
        </w:rPr>
        <w:annotationRef/>
      </w:r>
      <w:r>
        <w:t>Probably need to define how people fast.</w:t>
      </w:r>
    </w:p>
  </w:comment>
  <w:comment w:id="35" w:author="Dave Bridges" w:date="2019-11-27T10:01:00Z" w:initials="DB">
    <w:p w14:paraId="4B538BFE" w14:textId="55B0E63F" w:rsidR="00544A0A" w:rsidRDefault="00544A0A">
      <w:pPr>
        <w:pStyle w:val="CommentText"/>
      </w:pPr>
      <w:r>
        <w:rPr>
          <w:rStyle w:val="CommentReference"/>
        </w:rPr>
        <w:annotationRef/>
      </w:r>
      <w:r>
        <w:t>List of references.  Would be good to know if this was done by a clamp, and if it is known which tissue(s) are most affected.</w:t>
      </w:r>
    </w:p>
  </w:comment>
  <w:comment w:id="37" w:author="Dave Bridges" w:date="2019-11-27T09:48:00Z" w:initials="DB">
    <w:p w14:paraId="703608A2" w14:textId="37FF8C1C" w:rsidR="00D357A3" w:rsidRDefault="00D357A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41" w:author="Dave Bridges" w:date="2019-11-27T09:50:00Z" w:initials="DB">
    <w:p w14:paraId="508C62B8" w14:textId="4151F823" w:rsidR="004C7236" w:rsidRDefault="004C7236">
      <w:pPr>
        <w:pStyle w:val="CommentText"/>
      </w:pPr>
      <w:r>
        <w:rPr>
          <w:rStyle w:val="CommentReference"/>
        </w:rPr>
        <w:annotationRef/>
      </w:r>
      <w:proofErr w:type="gramStart"/>
      <w:r>
        <w:t>Plus</w:t>
      </w:r>
      <w:proofErr w:type="gramEnd"/>
      <w:r>
        <w:t xml:space="preserve"> the new 2019 Panda paper</w:t>
      </w:r>
    </w:p>
  </w:comment>
  <w:comment w:id="52" w:author="Molly Carter" w:date="2019-12-16T15:42:00Z" w:initials="MC">
    <w:p w14:paraId="7FC1CFCC" w14:textId="77777777" w:rsidR="005C5E25" w:rsidRDefault="005C5E25">
      <w:pPr>
        <w:pStyle w:val="CommentText"/>
      </w:pPr>
      <w:r>
        <w:rPr>
          <w:rStyle w:val="CommentReference"/>
        </w:rPr>
        <w:annotationRef/>
      </w:r>
      <w:r>
        <w:t>Is this what you meant by diagram, or one specific to this aim?</w:t>
      </w:r>
    </w:p>
    <w:p w14:paraId="6F5BB6F7" w14:textId="4A88DE37" w:rsidR="005C5E25" w:rsidRDefault="005C5E25">
      <w:pPr>
        <w:pStyle w:val="CommentText"/>
      </w:pPr>
    </w:p>
  </w:comment>
  <w:comment w:id="64" w:author="Dave Bridges" w:date="2019-11-27T10:02:00Z" w:initials="DB">
    <w:p w14:paraId="6BEC3023" w14:textId="57DE26E5" w:rsidR="00A456E6" w:rsidRDefault="00A456E6">
      <w:pPr>
        <w:pStyle w:val="CommentText"/>
      </w:pPr>
      <w:r>
        <w:rPr>
          <w:rStyle w:val="CommentReference"/>
        </w:rPr>
        <w:annotationRef/>
      </w:r>
      <w:r>
        <w:t>Promote?</w:t>
      </w:r>
    </w:p>
  </w:comment>
  <w:comment w:id="61" w:author="Dave Bridges" w:date="2019-11-27T09:56:00Z" w:initials="DB">
    <w:p w14:paraId="6DA58807" w14:textId="73A1090C" w:rsidR="00BD46A4" w:rsidRDefault="00BD46A4">
      <w:pPr>
        <w:pStyle w:val="CommentText"/>
      </w:pPr>
      <w:r>
        <w:rPr>
          <w:rStyle w:val="CommentReference"/>
        </w:rPr>
        <w:annotationRef/>
      </w:r>
      <w:r>
        <w:t>I think that this should be shortened and moved to the introduction.  For the aims we just want to get into the experiments.</w:t>
      </w:r>
    </w:p>
  </w:comment>
  <w:comment w:id="62" w:author="Dave Bridges" w:date="2019-11-27T09:56:00Z" w:initials="DB">
    <w:p w14:paraId="5BFE4857" w14:textId="54B52A06" w:rsidR="00820FC6" w:rsidRDefault="00820FC6">
      <w:pPr>
        <w:pStyle w:val="CommentText"/>
      </w:pPr>
      <w:r>
        <w:rPr>
          <w:rStyle w:val="CommentReference"/>
        </w:rPr>
        <w:annotationRef/>
      </w:r>
      <w:r>
        <w:t>In fact, I would make this 3-4 sentences max and put it in the introduction section on pregnancy (though clip this and save it somewhere, as it might be useful if we evaluated fertility further).</w:t>
      </w:r>
    </w:p>
  </w:comment>
  <w:comment w:id="72" w:author="Dave Bridges" w:date="2019-11-27T10:06:00Z" w:initials="DB">
    <w:p w14:paraId="50D5B1F0" w14:textId="6B7EF2CA" w:rsidR="00717393" w:rsidRDefault="00717393">
      <w:pPr>
        <w:pStyle w:val="CommentText"/>
      </w:pPr>
      <w:r>
        <w:rPr>
          <w:rStyle w:val="CommentReference"/>
        </w:rPr>
        <w:annotationRef/>
      </w:r>
      <w:r>
        <w:t>See papers on #chrononutrition</w:t>
      </w:r>
    </w:p>
  </w:comment>
  <w:comment w:id="73" w:author="Dave Bridges" w:date="2019-11-27T09:59:00Z" w:initials="DB">
    <w:p w14:paraId="2075C9E2" w14:textId="31E1452F" w:rsidR="00820FC6" w:rsidRDefault="00820FC6">
      <w:pPr>
        <w:pStyle w:val="CommentText"/>
      </w:pPr>
      <w:r>
        <w:rPr>
          <w:rStyle w:val="CommentReference"/>
        </w:rPr>
        <w:annotationRef/>
      </w:r>
      <w:r>
        <w:t>I think by now you need a figure showing the timing of eTRF, mating, ITT, etc.</w:t>
      </w:r>
    </w:p>
  </w:comment>
  <w:comment w:id="74"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77"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83"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85"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86"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88"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7284CC" w15:done="0"/>
  <w15:commentEx w15:paraId="2E487631" w15:done="0"/>
  <w15:commentEx w15:paraId="73171A4F" w15:done="0"/>
  <w15:commentEx w15:paraId="4B538BFE" w15:done="0"/>
  <w15:commentEx w15:paraId="703608A2" w15:done="0"/>
  <w15:commentEx w15:paraId="508C62B8" w15:done="0"/>
  <w15:commentEx w15:paraId="6F5BB6F7" w15:done="0"/>
  <w15:commentEx w15:paraId="6BEC3023" w15:done="0"/>
  <w15:commentEx w15:paraId="6DA58807" w15:done="0"/>
  <w15:commentEx w15:paraId="5BFE4857" w15:paraIdParent="6DA58807" w15:done="0"/>
  <w15:commentEx w15:paraId="50D5B1F0" w15:done="0"/>
  <w15:commentEx w15:paraId="2075C9E2" w15:done="0"/>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7284CC" w16cid:durableId="2188C37D"/>
  <w16cid:commentId w16cid:paraId="2E487631" w16cid:durableId="21A2163F"/>
  <w16cid:commentId w16cid:paraId="73171A4F" w16cid:durableId="2188C32A"/>
  <w16cid:commentId w16cid:paraId="4B538BFE" w16cid:durableId="2188C7FC"/>
  <w16cid:commentId w16cid:paraId="703608A2" w16cid:durableId="2188C4EF"/>
  <w16cid:commentId w16cid:paraId="508C62B8" w16cid:durableId="2188C560"/>
  <w16cid:commentId w16cid:paraId="6F5BB6F7" w16cid:durableId="21A22469"/>
  <w16cid:commentId w16cid:paraId="6BEC3023" w16cid:durableId="2188C851"/>
  <w16cid:commentId w16cid:paraId="6DA58807" w16cid:durableId="2188C6C8"/>
  <w16cid:commentId w16cid:paraId="5BFE4857" w16cid:durableId="2188C6E8"/>
  <w16cid:commentId w16cid:paraId="50D5B1F0" w16cid:durableId="2188C943"/>
  <w16cid:commentId w16cid:paraId="2075C9E2" w16cid:durableId="2188C771"/>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C4413" w14:textId="77777777" w:rsidR="003875C5" w:rsidRDefault="003875C5" w:rsidP="00655367">
      <w:r>
        <w:separator/>
      </w:r>
    </w:p>
  </w:endnote>
  <w:endnote w:type="continuationSeparator" w:id="0">
    <w:p w14:paraId="7B9DA226" w14:textId="77777777" w:rsidR="003875C5" w:rsidRDefault="003875C5"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975C23" w14:textId="77777777" w:rsidR="003875C5" w:rsidRDefault="003875C5" w:rsidP="00655367">
      <w:r>
        <w:separator/>
      </w:r>
    </w:p>
  </w:footnote>
  <w:footnote w:type="continuationSeparator" w:id="0">
    <w:p w14:paraId="5CAB635B" w14:textId="77777777" w:rsidR="003875C5" w:rsidRDefault="003875C5"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60FEF"/>
    <w:rsid w:val="00073767"/>
    <w:rsid w:val="00074954"/>
    <w:rsid w:val="000751BB"/>
    <w:rsid w:val="000864AE"/>
    <w:rsid w:val="00087423"/>
    <w:rsid w:val="000B008A"/>
    <w:rsid w:val="000B062D"/>
    <w:rsid w:val="000D2AA7"/>
    <w:rsid w:val="000E1D7F"/>
    <w:rsid w:val="000F0FE1"/>
    <w:rsid w:val="00101BEE"/>
    <w:rsid w:val="0010288E"/>
    <w:rsid w:val="001041F5"/>
    <w:rsid w:val="0013437C"/>
    <w:rsid w:val="001403DB"/>
    <w:rsid w:val="00146803"/>
    <w:rsid w:val="00153939"/>
    <w:rsid w:val="00155E45"/>
    <w:rsid w:val="00186B53"/>
    <w:rsid w:val="0018772F"/>
    <w:rsid w:val="001916B7"/>
    <w:rsid w:val="001A2B94"/>
    <w:rsid w:val="001B306C"/>
    <w:rsid w:val="001B5451"/>
    <w:rsid w:val="001D47FE"/>
    <w:rsid w:val="001E0AFA"/>
    <w:rsid w:val="001E0D8A"/>
    <w:rsid w:val="001E725D"/>
    <w:rsid w:val="001F0023"/>
    <w:rsid w:val="00200583"/>
    <w:rsid w:val="002069B3"/>
    <w:rsid w:val="00223C1D"/>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72D6"/>
    <w:rsid w:val="00357F32"/>
    <w:rsid w:val="00366C4E"/>
    <w:rsid w:val="00377B9B"/>
    <w:rsid w:val="00382CE8"/>
    <w:rsid w:val="00384B6A"/>
    <w:rsid w:val="00385D95"/>
    <w:rsid w:val="003875C5"/>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B030F"/>
    <w:rsid w:val="004B1FBD"/>
    <w:rsid w:val="004B2282"/>
    <w:rsid w:val="004B370A"/>
    <w:rsid w:val="004C7236"/>
    <w:rsid w:val="004E1444"/>
    <w:rsid w:val="004E2C3A"/>
    <w:rsid w:val="004F1183"/>
    <w:rsid w:val="004F42FB"/>
    <w:rsid w:val="00500183"/>
    <w:rsid w:val="00512A0C"/>
    <w:rsid w:val="005141D7"/>
    <w:rsid w:val="00517344"/>
    <w:rsid w:val="0053627B"/>
    <w:rsid w:val="00544A0A"/>
    <w:rsid w:val="00547273"/>
    <w:rsid w:val="00552F4F"/>
    <w:rsid w:val="00561DFD"/>
    <w:rsid w:val="0057571A"/>
    <w:rsid w:val="00581B4B"/>
    <w:rsid w:val="00587EB0"/>
    <w:rsid w:val="005938F2"/>
    <w:rsid w:val="005A09DE"/>
    <w:rsid w:val="005A540C"/>
    <w:rsid w:val="005C5E25"/>
    <w:rsid w:val="005D0293"/>
    <w:rsid w:val="005E5394"/>
    <w:rsid w:val="005F3C68"/>
    <w:rsid w:val="005F78FD"/>
    <w:rsid w:val="00610884"/>
    <w:rsid w:val="00614A20"/>
    <w:rsid w:val="00654D03"/>
    <w:rsid w:val="00655367"/>
    <w:rsid w:val="00657472"/>
    <w:rsid w:val="00665FF6"/>
    <w:rsid w:val="00681D4E"/>
    <w:rsid w:val="00694B30"/>
    <w:rsid w:val="006D1DC0"/>
    <w:rsid w:val="006E5903"/>
    <w:rsid w:val="006F7CD8"/>
    <w:rsid w:val="0070023E"/>
    <w:rsid w:val="00713DF7"/>
    <w:rsid w:val="00714BDF"/>
    <w:rsid w:val="00717393"/>
    <w:rsid w:val="00725CF0"/>
    <w:rsid w:val="007279AC"/>
    <w:rsid w:val="00762971"/>
    <w:rsid w:val="007641FB"/>
    <w:rsid w:val="00783E8F"/>
    <w:rsid w:val="007A5566"/>
    <w:rsid w:val="007E58C2"/>
    <w:rsid w:val="007F29C4"/>
    <w:rsid w:val="00820FC6"/>
    <w:rsid w:val="0082283C"/>
    <w:rsid w:val="0082567D"/>
    <w:rsid w:val="00826EBC"/>
    <w:rsid w:val="00836E79"/>
    <w:rsid w:val="00845798"/>
    <w:rsid w:val="008470EC"/>
    <w:rsid w:val="00853604"/>
    <w:rsid w:val="0085676B"/>
    <w:rsid w:val="00874591"/>
    <w:rsid w:val="008A29BB"/>
    <w:rsid w:val="008B3606"/>
    <w:rsid w:val="008C7E3D"/>
    <w:rsid w:val="008C7EDB"/>
    <w:rsid w:val="008D1B99"/>
    <w:rsid w:val="008E1AC9"/>
    <w:rsid w:val="008E7D88"/>
    <w:rsid w:val="008F5BEA"/>
    <w:rsid w:val="00926E95"/>
    <w:rsid w:val="00931D42"/>
    <w:rsid w:val="00945A2E"/>
    <w:rsid w:val="0094720A"/>
    <w:rsid w:val="00955141"/>
    <w:rsid w:val="00976A3C"/>
    <w:rsid w:val="009837B7"/>
    <w:rsid w:val="00993E0B"/>
    <w:rsid w:val="009954FF"/>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84507"/>
    <w:rsid w:val="00BB647C"/>
    <w:rsid w:val="00BD46A4"/>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267D5"/>
    <w:rsid w:val="00D34749"/>
    <w:rsid w:val="00D357A3"/>
    <w:rsid w:val="00D47D37"/>
    <w:rsid w:val="00D5176F"/>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AB4"/>
    <w:rsid w:val="00E55BB9"/>
    <w:rsid w:val="00E67A3C"/>
    <w:rsid w:val="00E7173B"/>
    <w:rsid w:val="00E7221B"/>
    <w:rsid w:val="00E77202"/>
    <w:rsid w:val="00E803D2"/>
    <w:rsid w:val="00E85858"/>
    <w:rsid w:val="00E86229"/>
    <w:rsid w:val="00E91E9A"/>
    <w:rsid w:val="00EA2AB9"/>
    <w:rsid w:val="00EB550A"/>
    <w:rsid w:val="00EC4173"/>
    <w:rsid w:val="00ED4FF5"/>
    <w:rsid w:val="00EF0FA8"/>
    <w:rsid w:val="00EF245E"/>
    <w:rsid w:val="00F14B24"/>
    <w:rsid w:val="00F20ACC"/>
    <w:rsid w:val="00F21DE2"/>
    <w:rsid w:val="00F25AA5"/>
    <w:rsid w:val="00F320DE"/>
    <w:rsid w:val="00F46F28"/>
    <w:rsid w:val="00F5543F"/>
    <w:rsid w:val="00F628D5"/>
    <w:rsid w:val="00F67F60"/>
    <w:rsid w:val="00F70DE1"/>
    <w:rsid w:val="00F866FE"/>
    <w:rsid w:val="00F96DB1"/>
    <w:rsid w:val="00FC1A73"/>
    <w:rsid w:val="00FD1ACA"/>
    <w:rsid w:val="00FD2AF9"/>
    <w:rsid w:val="00FD4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06530D-EC95-1848-901D-A3C3255D1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11</Pages>
  <Words>40676</Words>
  <Characters>231854</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51</cp:revision>
  <dcterms:created xsi:type="dcterms:W3CDTF">2019-07-24T15:08:00Z</dcterms:created>
  <dcterms:modified xsi:type="dcterms:W3CDTF">2019-12-1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kJkswNY"/&gt;&lt;style id="http://www.zotero.org/styles/apa" locale="en-US" hasBibliography="1" bibliographyStyleHasBeenSet="1"/&gt;&lt;prefs&gt;&lt;pref name="fieldType" value="Field"/&gt;&lt;/prefs&gt;&lt;/data&gt;</vt:lpwstr>
  </property>
  <property fmtid="{D5CDD505-2E9C-101B-9397-08002B2CF9AE}" pid="3" name="ZOTERO_PREF_2">
    <vt:lpwstr/>
  </property>
</Properties>
</file>